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3BC4" w:rsidRPr="00163BC4" w:rsidRDefault="006019ED" w:rsidP="00441B6F">
      <w:pPr>
        <w:pStyle w:val="Author"/>
        <w:spacing w:line="240" w:lineRule="auto"/>
        <w:rPr>
          <w:rFonts w:ascii="Arial" w:hAnsi="Arial" w:cs="Arial"/>
          <w:bCs/>
          <w:iCs/>
          <w:kern w:val="28"/>
          <w:sz w:val="36"/>
        </w:rPr>
      </w:pPr>
      <w:bookmarkStart w:id="0" w:name="_GoBack"/>
      <w:bookmarkEnd w:id="0"/>
      <w:r w:rsidRPr="006019ED">
        <w:rPr>
          <w:rFonts w:ascii="Arial" w:hAnsi="Arial" w:cs="Arial"/>
          <w:bCs/>
          <w:iCs/>
          <w:kern w:val="28"/>
          <w:sz w:val="36"/>
        </w:rPr>
        <w:t xml:space="preserve">A Comprehensive Review on the Phytochemistry and Pharmacological Potential of </w:t>
      </w:r>
      <w:r w:rsidRPr="00601BE9">
        <w:rPr>
          <w:rFonts w:ascii="Arial" w:hAnsi="Arial" w:cs="Arial"/>
          <w:bCs/>
          <w:i/>
          <w:kern w:val="28"/>
          <w:sz w:val="36"/>
        </w:rPr>
        <w:t xml:space="preserve">Lavandula </w:t>
      </w:r>
      <w:proofErr w:type="spellStart"/>
      <w:r w:rsidRPr="00601BE9">
        <w:rPr>
          <w:rFonts w:ascii="Arial" w:hAnsi="Arial" w:cs="Arial"/>
          <w:bCs/>
          <w:i/>
          <w:kern w:val="28"/>
          <w:sz w:val="36"/>
        </w:rPr>
        <w:t>mairei</w:t>
      </w:r>
      <w:proofErr w:type="spellEnd"/>
      <w:r w:rsidRPr="006019ED">
        <w:rPr>
          <w:rFonts w:ascii="Arial" w:hAnsi="Arial" w:cs="Arial"/>
          <w:bCs/>
          <w:iCs/>
          <w:kern w:val="28"/>
          <w:sz w:val="36"/>
        </w:rPr>
        <w:t xml:space="preserve"> Humbert: An Endemic Moroccan species</w:t>
      </w:r>
      <w:r w:rsidR="00231920">
        <w:rPr>
          <w:rFonts w:ascii="Arial" w:hAnsi="Arial" w:cs="Arial"/>
          <w:bCs/>
          <w:iCs/>
          <w:kern w:val="28"/>
          <w:sz w:val="36"/>
        </w:rPr>
        <w:t xml:space="preserve"> </w:t>
      </w:r>
    </w:p>
    <w:p w:rsidR="00A258C3" w:rsidRPr="00790ADA" w:rsidRDefault="00A258C3" w:rsidP="00441B6F">
      <w:pPr>
        <w:pStyle w:val="Author"/>
        <w:spacing w:line="240" w:lineRule="auto"/>
        <w:jc w:val="both"/>
        <w:rPr>
          <w:rFonts w:ascii="Arial" w:hAnsi="Arial" w:cs="Arial"/>
          <w:sz w:val="36"/>
        </w:rPr>
      </w:pPr>
    </w:p>
    <w:p w:rsidR="00B01FCD" w:rsidRPr="00FB3A86" w:rsidRDefault="00B01FCD" w:rsidP="00441B6F">
      <w:pPr>
        <w:pStyle w:val="Copyright"/>
        <w:spacing w:after="0" w:line="240" w:lineRule="auto"/>
        <w:jc w:val="both"/>
        <w:rPr>
          <w:rFonts w:ascii="Arial" w:hAnsi="Arial" w:cs="Arial"/>
        </w:rPr>
        <w:sectPr w:rsidR="00B01FCD" w:rsidRPr="00FB3A86" w:rsidSect="00531B0A">
          <w:headerReference w:type="even" r:id="rId8"/>
          <w:headerReference w:type="default" r:id="rId9"/>
          <w:headerReference w:type="first" r:id="rId10"/>
          <w:footerReference w:type="first" r:id="rId11"/>
          <w:pgSz w:w="12240" w:h="15840" w:code="1"/>
          <w:pgMar w:top="1440" w:right="2016" w:bottom="2016" w:left="2016" w:header="720" w:footer="1296" w:gutter="0"/>
          <w:cols w:space="720"/>
          <w:docGrid w:linePitch="272"/>
        </w:sectPr>
      </w:pPr>
    </w:p>
    <w:p w:rsidR="00B01FCD" w:rsidRDefault="00B01FCD" w:rsidP="006019ED">
      <w:pPr>
        <w:pStyle w:val="AbstHead"/>
        <w:spacing w:after="0"/>
        <w:jc w:val="both"/>
        <w:rPr>
          <w:rFonts w:ascii="Arial" w:hAnsi="Arial" w:cs="Arial"/>
        </w:rPr>
      </w:pPr>
      <w:r w:rsidRPr="00FB3A86">
        <w:rPr>
          <w:rFonts w:ascii="Arial" w:hAnsi="Arial" w:cs="Arial"/>
        </w:rPr>
        <w:t>ABSTRACT</w:t>
      </w:r>
      <w:r w:rsidR="006019ED">
        <w:rPr>
          <w:rFonts w:ascii="Arial" w:hAnsi="Arial" w:cs="Arial"/>
        </w:rPr>
        <w:t xml:space="preserve"> </w:t>
      </w:r>
    </w:p>
    <w:p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rsidTr="001E44FE">
        <w:tc>
          <w:tcPr>
            <w:tcW w:w="9576" w:type="dxa"/>
            <w:shd w:val="clear" w:color="auto" w:fill="F2F2F2"/>
          </w:tcPr>
          <w:p w:rsidR="00505F06" w:rsidRPr="00BA1B01" w:rsidRDefault="00601BE9" w:rsidP="00601BE9">
            <w:pPr>
              <w:pStyle w:val="Body"/>
              <w:spacing w:after="0"/>
              <w:rPr>
                <w:rFonts w:ascii="Arial" w:eastAsia="Calibri" w:hAnsi="Arial" w:cs="Arial"/>
                <w:szCs w:val="22"/>
              </w:rPr>
            </w:pP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Humbert is an endemic Moroccan plant traditionally used for its medicinal properties. Recent scientific inquiry has begun to validate its ethnobotanical uses and uncover novel applications. This review provides the first comprehensive synthesis of current research on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is review aims to collect, analyze, and critically evaluate the available scientific literature on the traditional uses, phytochemistry, pharmacological properties, and non-medicinal applications of </w:t>
            </w: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Furthermore, it seeks to identify existing research gaps and propose future directions for its sustainable exploitation. The search was conducted utilizing major electronic databases, including Scopus, Web of Science, PubMed, Google Scholar, and ScienceDirect. The literature search was designed to be inclusive of all studies citing "</w:t>
            </w:r>
            <w:r w:rsidRPr="00601BE9">
              <w:rPr>
                <w:rFonts w:ascii="Arial" w:eastAsia="Calibri" w:hAnsi="Arial" w:cs="Arial"/>
                <w:i/>
                <w:iCs/>
                <w:szCs w:val="22"/>
              </w:rPr>
              <w:t xml:space="preserve">Lavandula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The taxonomic nomenclature and status of the species were confirmed and validated using authoritative online databases, specifically World Flora Online (WFO) and Plants of the World Online (POWO). The essential oil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xml:space="preserve"> is notably rich in bioactive monoterpenes including carvacrol, 1,8-cineole, and camphor, while its polar solvent extracts are abundant in phenolic compounds such as flavonoids and tannins. Validating traditional uses, scientific studies confirm potent antimicrobial, antioxidant, antidiabetic, and insecticidal activities. It also exhibits unique anti-biofilm properties. Notably, its applications extend to green synthesis of silver nanoparticles and eco-friendly corrosion inhibition, demonstrating remarkable versatility beyond medicine. This review synthesizes current research revealing the significant pharmacological potential and novel </w:t>
            </w:r>
            <w:proofErr w:type="spellStart"/>
            <w:r w:rsidRPr="00601BE9">
              <w:rPr>
                <w:rFonts w:ascii="Arial" w:eastAsia="Calibri" w:hAnsi="Arial" w:cs="Arial"/>
                <w:szCs w:val="22"/>
              </w:rPr>
              <w:t>bioindustrial</w:t>
            </w:r>
            <w:proofErr w:type="spellEnd"/>
            <w:r w:rsidRPr="00601BE9">
              <w:rPr>
                <w:rFonts w:ascii="Arial" w:eastAsia="Calibri" w:hAnsi="Arial" w:cs="Arial"/>
                <w:szCs w:val="22"/>
              </w:rPr>
              <w:t xml:space="preserve"> applications of </w:t>
            </w:r>
            <w:r w:rsidRPr="00601BE9">
              <w:rPr>
                <w:rFonts w:ascii="Arial" w:eastAsia="Calibri" w:hAnsi="Arial" w:cs="Arial"/>
                <w:i/>
                <w:iCs/>
                <w:szCs w:val="22"/>
              </w:rPr>
              <w:t xml:space="preserve">L. </w:t>
            </w:r>
            <w:proofErr w:type="spellStart"/>
            <w:r w:rsidRPr="00601BE9">
              <w:rPr>
                <w:rFonts w:ascii="Arial" w:eastAsia="Calibri" w:hAnsi="Arial" w:cs="Arial"/>
                <w:i/>
                <w:iCs/>
                <w:szCs w:val="22"/>
              </w:rPr>
              <w:t>mairei</w:t>
            </w:r>
            <w:proofErr w:type="spellEnd"/>
            <w:r w:rsidRPr="00601BE9">
              <w:rPr>
                <w:rFonts w:ascii="Arial" w:eastAsia="Calibri" w:hAnsi="Arial" w:cs="Arial"/>
                <w:szCs w:val="22"/>
              </w:rPr>
              <w:t>; however, clinical trials, toxicity studies, and sustainable cultivation methods remain essential.</w:t>
            </w:r>
          </w:p>
        </w:tc>
      </w:tr>
    </w:tbl>
    <w:p w:rsidR="00636EB2" w:rsidRDefault="00636EB2" w:rsidP="00441B6F">
      <w:pPr>
        <w:pStyle w:val="Body"/>
        <w:spacing w:after="0"/>
        <w:rPr>
          <w:rFonts w:ascii="Arial" w:hAnsi="Arial" w:cs="Arial"/>
          <w:i/>
        </w:rPr>
      </w:pPr>
    </w:p>
    <w:p w:rsidR="00A24E7E" w:rsidRDefault="00A24E7E" w:rsidP="00156B98">
      <w:pPr>
        <w:pStyle w:val="Body"/>
        <w:spacing w:after="0"/>
        <w:rPr>
          <w:rFonts w:ascii="Arial" w:hAnsi="Arial" w:cs="Arial"/>
          <w:i/>
        </w:rPr>
      </w:pPr>
      <w:r>
        <w:rPr>
          <w:rFonts w:ascii="Arial" w:hAnsi="Arial" w:cs="Arial"/>
          <w:i/>
        </w:rPr>
        <w:t xml:space="preserve">Keywords: </w:t>
      </w:r>
      <w:r w:rsidR="00601BE9" w:rsidRPr="00601BE9">
        <w:rPr>
          <w:rFonts w:ascii="Arial" w:hAnsi="Arial" w:cs="Arial"/>
          <w:i/>
        </w:rPr>
        <w:t xml:space="preserve">Lavandula </w:t>
      </w:r>
      <w:proofErr w:type="spellStart"/>
      <w:r w:rsidR="00601BE9" w:rsidRPr="00601BE9">
        <w:rPr>
          <w:rFonts w:ascii="Arial" w:hAnsi="Arial" w:cs="Arial"/>
          <w:i/>
        </w:rPr>
        <w:t>mairei</w:t>
      </w:r>
      <w:proofErr w:type="spellEnd"/>
      <w:r w:rsidR="00601BE9" w:rsidRPr="00601BE9">
        <w:rPr>
          <w:rFonts w:ascii="Arial" w:hAnsi="Arial" w:cs="Arial"/>
          <w:i/>
        </w:rPr>
        <w:t>, Antioxidant, Antibacterial, Corrosion inhibitor.</w:t>
      </w:r>
    </w:p>
    <w:p w:rsidR="00601BE9" w:rsidRDefault="00601BE9" w:rsidP="00441B6F">
      <w:pPr>
        <w:pStyle w:val="Body"/>
        <w:spacing w:after="0"/>
        <w:rPr>
          <w:rFonts w:ascii="Arial" w:hAnsi="Arial" w:cs="Arial"/>
          <w:b/>
          <w:i/>
          <w:sz w:val="18"/>
        </w:rPr>
      </w:pPr>
    </w:p>
    <w:p w:rsidR="00505F06" w:rsidRPr="00A24E7E" w:rsidRDefault="00505F06" w:rsidP="00441B6F">
      <w:pPr>
        <w:pStyle w:val="Body"/>
        <w:spacing w:after="0"/>
        <w:rPr>
          <w:rFonts w:ascii="Arial" w:hAnsi="Arial" w:cs="Arial"/>
          <w:i/>
        </w:rPr>
      </w:pPr>
    </w:p>
    <w:p w:rsidR="001477D1" w:rsidRDefault="001477D1">
      <w:pPr>
        <w:rPr>
          <w:rFonts w:asciiTheme="minorBidi" w:eastAsiaTheme="minorHAnsi" w:hAnsiTheme="minorBidi" w:cstheme="minorBidi"/>
          <w:b/>
          <w:bCs/>
          <w:sz w:val="22"/>
          <w:szCs w:val="22"/>
          <w:lang w:val="fr-FR"/>
        </w:rPr>
      </w:pPr>
      <w:r>
        <w:rPr>
          <w:rFonts w:asciiTheme="minorBidi" w:hAnsiTheme="minorBidi"/>
          <w:b/>
          <w:bCs/>
        </w:rPr>
        <w:br w:type="page"/>
      </w:r>
    </w:p>
    <w:p w:rsidR="001477D1" w:rsidRPr="00176288" w:rsidRDefault="001477D1" w:rsidP="001477D1">
      <w:pPr>
        <w:pStyle w:val="ListParagraph"/>
        <w:numPr>
          <w:ilvl w:val="0"/>
          <w:numId w:val="31"/>
        </w:numPr>
        <w:spacing w:line="360" w:lineRule="auto"/>
        <w:jc w:val="both"/>
        <w:rPr>
          <w:rFonts w:asciiTheme="minorBidi" w:hAnsiTheme="minorBidi"/>
          <w:sz w:val="20"/>
          <w:szCs w:val="20"/>
        </w:rPr>
      </w:pPr>
      <w:r w:rsidRPr="00176288">
        <w:rPr>
          <w:rFonts w:asciiTheme="minorBidi" w:hAnsiTheme="minorBidi"/>
          <w:b/>
          <w:bCs/>
        </w:rPr>
        <w:lastRenderedPageBreak/>
        <w:t>INTRODUC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is a species within the section </w:t>
      </w:r>
      <w:proofErr w:type="spellStart"/>
      <w:r w:rsidRPr="00176288">
        <w:rPr>
          <w:rFonts w:asciiTheme="minorBidi" w:hAnsiTheme="minorBidi" w:cstheme="minorBidi"/>
        </w:rPr>
        <w:t>Pterostoechas</w:t>
      </w:r>
      <w:proofErr w:type="spellEnd"/>
      <w:r w:rsidRPr="00176288">
        <w:rPr>
          <w:rFonts w:asciiTheme="minorBidi" w:hAnsiTheme="minorBidi" w:cstheme="minorBidi"/>
        </w:rPr>
        <w:t xml:space="preserve"> of the </w:t>
      </w:r>
      <w:r w:rsidRPr="00176288">
        <w:rPr>
          <w:rFonts w:asciiTheme="minorBidi" w:hAnsiTheme="minorBidi" w:cstheme="minorBidi"/>
          <w:i/>
          <w:iCs/>
        </w:rPr>
        <w:t>Lavandula</w:t>
      </w:r>
      <w:r w:rsidRPr="00176288">
        <w:rPr>
          <w:rFonts w:asciiTheme="minorBidi" w:hAnsiTheme="minorBidi" w:cstheme="minorBidi"/>
        </w:rPr>
        <w:t xml:space="preserve"> genus, endemic to Morocco. A thorough taxonomic revision of native Moroccan </w:t>
      </w:r>
      <w:r w:rsidRPr="00176288">
        <w:rPr>
          <w:rFonts w:asciiTheme="minorBidi" w:hAnsiTheme="minorBidi" w:cstheme="minorBidi"/>
          <w:i/>
          <w:iCs/>
        </w:rPr>
        <w:t>Lavandula</w:t>
      </w:r>
      <w:r w:rsidRPr="00176288">
        <w:rPr>
          <w:rFonts w:asciiTheme="minorBidi" w:hAnsiTheme="minorBidi" w:cstheme="minorBidi"/>
        </w:rPr>
        <w:t xml:space="preserve"> species has confirmed its distinct status from closely related species within the genu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M Fennane et al., 2007)","plainTextFormattedCitation":"(M Fennane et al., 2007)","previouslyFormattedCitation":"(Fennane et al. 2007)"},"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M 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 This is crucial for ensuring the correct identification of plant material in all subsequent research and commercial applications. Traditionally, known by the vernacular name “</w:t>
      </w:r>
      <w:proofErr w:type="spellStart"/>
      <w:r w:rsidRPr="00176288">
        <w:rPr>
          <w:rFonts w:asciiTheme="minorBidi" w:hAnsiTheme="minorBidi" w:cstheme="minorBidi"/>
        </w:rPr>
        <w:t>Guorzghial</w:t>
      </w:r>
      <w:proofErr w:type="spellEnd"/>
      <w:r w:rsidRPr="00176288">
        <w:rPr>
          <w:rFonts w:asciiTheme="minorBidi" w:hAnsiTheme="minorBidi" w:cstheme="minorBidi"/>
        </w:rPr>
        <w:t xml:space="preserve">” its uses align with those of other lavenders, including the treatment of digestive ailments, infections, and inflammatory conditions. Its endemic status and traditional value have spurred scientific interest to validate and explore its potential, positioning it as a promising subject for bioprospecting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1746-4269","author":[{"dropping-particle":"","family":"Ghanimi","given":"Ridwane","non-dropping-particle":"","parse-names":false,"suffix":""},{"dropping-particle":"","family":"Ouhammou","given":"Ahmed","non-dropping-particle":"","parse-names":false,"suffix":""},{"dropping-particle":"","family":"Ahouach","given":"Abdellah","non-dropping-particle":"","parse-names":false,"suffix":""},{"dropping-particle":"","family":"Cherkaoui","given":"Mohamed","non-dropping-particle":"","parse-names":false,"suffix":""}],"container-title":"Journal of Ethnobiology and Ethnomedicine","id":"ITEM-1","issue":"1","issued":{"date-parts":[["2022"]]},"page":"1-12","publisher":"Springer","title":"Ethnobotanical study on wild edible plants traditionally used by Messiwa people, Morocco","type":"article-journal","volume":"18"},"uris":["http://www.mendeley.com/documents/?uuid=4b15e186-c09e-469a-ab23-4f1f55ba5d71"]}],"mendeley":{"formattedCitation":"(Ghanimi et al., 2022a)","plainTextFormattedCitation":"(Ghanimi et al., 2022a)","previouslyFormattedCitation":"(Ghanimi, Ouhammou, Ahouach,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Ghanimi et al., 2022a)</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pStyle w:val="ListParagraph"/>
        <w:numPr>
          <w:ilvl w:val="0"/>
          <w:numId w:val="31"/>
        </w:numPr>
        <w:spacing w:line="360" w:lineRule="auto"/>
        <w:jc w:val="both"/>
        <w:rPr>
          <w:rFonts w:ascii="Arial" w:hAnsi="Arial" w:cs="Arial"/>
          <w:b/>
          <w:bCs/>
        </w:rPr>
      </w:pPr>
      <w:r w:rsidRPr="00176288">
        <w:rPr>
          <w:rFonts w:ascii="Arial" w:hAnsi="Arial" w:cs="Arial"/>
          <w:b/>
          <w:bCs/>
        </w:rPr>
        <w:t>METHODOLOGY</w:t>
      </w:r>
    </w:p>
    <w:p w:rsidR="001477D1" w:rsidRPr="00176288" w:rsidRDefault="001477D1" w:rsidP="001477D1">
      <w:pPr>
        <w:spacing w:line="360" w:lineRule="auto"/>
        <w:jc w:val="both"/>
        <w:rPr>
          <w:rFonts w:asciiTheme="minorBidi" w:hAnsiTheme="minorBidi"/>
        </w:rPr>
      </w:pPr>
      <w:r w:rsidRPr="00176288">
        <w:rPr>
          <w:rFonts w:asciiTheme="minorBidi" w:hAnsiTheme="minorBidi"/>
        </w:rPr>
        <w:t>The search was conducted utilizing major electronic databases, including Scopus, Web of Science, PubMed, Google Scholar, and ScienceDirect. The literature search was designed to be inclusive of all studies citing "</w:t>
      </w:r>
      <w:r w:rsidRPr="00176288">
        <w:rPr>
          <w:rFonts w:asciiTheme="minorBidi" w:hAnsiTheme="minorBidi"/>
          <w:i/>
          <w:iCs/>
        </w:rPr>
        <w:t xml:space="preserve">Lavandula </w:t>
      </w:r>
      <w:proofErr w:type="spellStart"/>
      <w:r w:rsidRPr="00176288">
        <w:rPr>
          <w:rFonts w:asciiTheme="minorBidi" w:hAnsiTheme="minorBidi"/>
          <w:i/>
          <w:iCs/>
        </w:rPr>
        <w:t>mairei</w:t>
      </w:r>
      <w:proofErr w:type="spellEnd"/>
      <w:r w:rsidRPr="00176288">
        <w:rPr>
          <w:rFonts w:asciiTheme="minorBidi" w:hAnsiTheme="minorBidi"/>
        </w:rPr>
        <w:t>". The taxonomic nomenclature and status of the species were confirmed and validated using authoritative online databases, specifically World Flora Online (WFO) and Plants of the World Online (POWO).</w:t>
      </w:r>
    </w:p>
    <w:p w:rsidR="001477D1" w:rsidRPr="00176288" w:rsidRDefault="001477D1" w:rsidP="001477D1">
      <w:pPr>
        <w:pStyle w:val="ListParagraph"/>
        <w:numPr>
          <w:ilvl w:val="0"/>
          <w:numId w:val="31"/>
        </w:numPr>
        <w:spacing w:line="360" w:lineRule="auto"/>
        <w:jc w:val="both"/>
        <w:rPr>
          <w:rFonts w:asciiTheme="minorBidi" w:hAnsiTheme="minorBidi"/>
          <w:b/>
          <w:bCs/>
        </w:rPr>
      </w:pPr>
      <w:r>
        <w:rPr>
          <w:rFonts w:asciiTheme="minorBidi" w:hAnsiTheme="minorBidi"/>
          <w:b/>
          <w:bCs/>
        </w:rPr>
        <w:t>RESULTS AND DISCUSSION</w:t>
      </w:r>
    </w:p>
    <w:p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 xml:space="preserve">3.1 </w:t>
      </w:r>
      <w:r w:rsidRPr="00176288">
        <w:rPr>
          <w:rFonts w:asciiTheme="minorBidi" w:hAnsiTheme="minorBidi" w:cstheme="minorBidi"/>
          <w:b/>
          <w:bCs/>
          <w:sz w:val="22"/>
          <w:szCs w:val="22"/>
        </w:rPr>
        <w:t>Geographical distribu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ased on its geographical distributi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n endemic species primarily confined to the mountainous regions of Morocco, specifically the Saharan Morocco (</w:t>
      </w:r>
      <w:proofErr w:type="spellStart"/>
      <w:r w:rsidRPr="00176288">
        <w:rPr>
          <w:rFonts w:asciiTheme="minorBidi" w:hAnsiTheme="minorBidi" w:cstheme="minorBidi"/>
        </w:rPr>
        <w:t>Ms</w:t>
      </w:r>
      <w:proofErr w:type="spellEnd"/>
      <w:r w:rsidRPr="00176288">
        <w:rPr>
          <w:rFonts w:asciiTheme="minorBidi" w:hAnsiTheme="minorBidi" w:cstheme="minorBidi"/>
        </w:rPr>
        <w:t xml:space="preserve">), Anti-Atlas (AA), and High Atlas (HA) ranges. This restricted distribution highlights its adaptation to semi-arid, high-altitude environments and calcareous, rocky soils characteristic of these Atlas Mountain habitat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author":[{"dropping-particle":"","family":"Fennane","given":"M","non-dropping-particle":"","parse-names":false,"suffix":""},{"dropping-particle":"","family":"Ibn Tattou","given":"J","non-dropping-particle":"","parse-names":false,"suffix":""},{"dropping-particle":"","family":"Ouyahya","given":"A","non-dropping-particle":"","parse-names":false,"suffix":""},{"dropping-particle":"","family":"Oualidi","given":"J","non-dropping-particle":"El","parse-names":false,"suffix":""}],"container-title":"Inst. Sci. Rabat","id":"ITEM-1","issued":{"date-parts":[["2007"]]},"title":"Flore pratique du Maroc, Vol. II. Trav","type":"article-journal"},"uris":["http://www.mendeley.com/documents/?uuid=07892225-3258-4c46-b06f-01acc8e493d5"]}],"mendeley":{"formattedCitation":"(M Fennane et al., 2007)","plainTextFormattedCitation":"(M Fennane et al., 2007)","previouslyFormattedCitation":"(Fennane et al. 2007)"},"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M Fennane et al., 2007)</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keepNext/>
        <w:jc w:val="center"/>
        <w:rPr>
          <w:rFonts w:asciiTheme="minorBidi" w:hAnsiTheme="minorBidi" w:cstheme="minorBidi"/>
        </w:rPr>
      </w:pPr>
      <w:r w:rsidRPr="00176288">
        <w:rPr>
          <w:rFonts w:asciiTheme="minorBidi" w:hAnsiTheme="minorBidi" w:cstheme="minorBidi"/>
          <w:noProof/>
          <w:lang w:val="fr-FR" w:eastAsia="fr-FR"/>
        </w:rPr>
        <w:lastRenderedPageBreak/>
        <w:drawing>
          <wp:inline distT="0" distB="0" distL="0" distR="0" wp14:anchorId="37413E6F" wp14:editId="5D04F37A">
            <wp:extent cx="4889298" cy="41681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2386" cy="4179298"/>
                    </a:xfrm>
                    <a:prstGeom prst="rect">
                      <a:avLst/>
                    </a:prstGeom>
                  </pic:spPr>
                </pic:pic>
              </a:graphicData>
            </a:graphic>
          </wp:inline>
        </w:drawing>
      </w:r>
    </w:p>
    <w:p w:rsidR="001477D1" w:rsidRPr="00176288" w:rsidRDefault="001477D1" w:rsidP="001477D1">
      <w:pPr>
        <w:pStyle w:val="Caption"/>
        <w:jc w:val="center"/>
        <w:rPr>
          <w:rFonts w:asciiTheme="minorBidi" w:hAnsiTheme="minorBidi"/>
          <w:color w:val="auto"/>
          <w:sz w:val="20"/>
          <w:szCs w:val="20"/>
        </w:rPr>
      </w:pPr>
      <w:r w:rsidRPr="00176288">
        <w:rPr>
          <w:rFonts w:asciiTheme="minorBidi" w:hAnsiTheme="minorBidi"/>
          <w:b/>
          <w:bCs/>
          <w:color w:val="auto"/>
          <w:sz w:val="20"/>
          <w:szCs w:val="20"/>
        </w:rPr>
        <w:t xml:space="preserve">Figure </w:t>
      </w:r>
      <w:r w:rsidRPr="00176288">
        <w:rPr>
          <w:rFonts w:asciiTheme="minorBidi" w:hAnsiTheme="minorBidi"/>
          <w:b/>
          <w:bCs/>
          <w:color w:val="auto"/>
          <w:sz w:val="20"/>
          <w:szCs w:val="20"/>
        </w:rPr>
        <w:fldChar w:fldCharType="begin"/>
      </w:r>
      <w:r w:rsidRPr="00176288">
        <w:rPr>
          <w:rFonts w:asciiTheme="minorBidi" w:hAnsiTheme="minorBidi"/>
          <w:b/>
          <w:bCs/>
          <w:color w:val="auto"/>
          <w:sz w:val="20"/>
          <w:szCs w:val="20"/>
        </w:rPr>
        <w:instrText xml:space="preserve"> SEQ Figure \* ARABIC </w:instrText>
      </w:r>
      <w:r w:rsidRPr="00176288">
        <w:rPr>
          <w:rFonts w:asciiTheme="minorBidi" w:hAnsiTheme="minorBidi"/>
          <w:b/>
          <w:bCs/>
          <w:color w:val="auto"/>
          <w:sz w:val="20"/>
          <w:szCs w:val="20"/>
        </w:rPr>
        <w:fldChar w:fldCharType="separate"/>
      </w:r>
      <w:r w:rsidRPr="00176288">
        <w:rPr>
          <w:rFonts w:asciiTheme="minorBidi" w:hAnsiTheme="minorBidi"/>
          <w:b/>
          <w:bCs/>
          <w:noProof/>
          <w:color w:val="auto"/>
          <w:sz w:val="20"/>
          <w:szCs w:val="20"/>
        </w:rPr>
        <w:t>1</w:t>
      </w:r>
      <w:r w:rsidRPr="00176288">
        <w:rPr>
          <w:rFonts w:asciiTheme="minorBidi" w:hAnsiTheme="minorBidi"/>
          <w:b/>
          <w:bCs/>
          <w:color w:val="auto"/>
          <w:sz w:val="20"/>
          <w:szCs w:val="20"/>
        </w:rPr>
        <w:fldChar w:fldCharType="end"/>
      </w:r>
      <w:r w:rsidRPr="00176288">
        <w:rPr>
          <w:rFonts w:asciiTheme="minorBidi" w:hAnsiTheme="minorBidi"/>
          <w:b/>
          <w:bCs/>
          <w:color w:val="auto"/>
          <w:sz w:val="20"/>
          <w:szCs w:val="20"/>
        </w:rPr>
        <w:t>:</w:t>
      </w:r>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Geographical</w:t>
      </w:r>
      <w:proofErr w:type="spellEnd"/>
      <w:r w:rsidRPr="00176288">
        <w:rPr>
          <w:rFonts w:asciiTheme="minorBidi" w:hAnsiTheme="minorBidi"/>
          <w:color w:val="auto"/>
          <w:sz w:val="20"/>
          <w:szCs w:val="20"/>
        </w:rPr>
        <w:t xml:space="preserve"> distribution of </w:t>
      </w:r>
      <w:proofErr w:type="spellStart"/>
      <w:r w:rsidRPr="00176288">
        <w:rPr>
          <w:rFonts w:asciiTheme="minorBidi" w:hAnsiTheme="minorBidi"/>
          <w:color w:val="auto"/>
          <w:sz w:val="20"/>
          <w:szCs w:val="20"/>
        </w:rPr>
        <w:t>Lavandula</w:t>
      </w:r>
      <w:proofErr w:type="spellEnd"/>
      <w:r w:rsidRPr="00176288">
        <w:rPr>
          <w:rFonts w:asciiTheme="minorBidi" w:hAnsiTheme="minorBidi"/>
          <w:color w:val="auto"/>
          <w:sz w:val="20"/>
          <w:szCs w:val="20"/>
        </w:rPr>
        <w:t xml:space="preserve"> </w:t>
      </w:r>
      <w:proofErr w:type="spellStart"/>
      <w:r w:rsidRPr="00176288">
        <w:rPr>
          <w:rFonts w:asciiTheme="minorBidi" w:hAnsiTheme="minorBidi"/>
          <w:color w:val="auto"/>
          <w:sz w:val="20"/>
          <w:szCs w:val="20"/>
        </w:rPr>
        <w:t>mairei</w:t>
      </w:r>
      <w:proofErr w:type="spellEnd"/>
      <w:r w:rsidRPr="00176288">
        <w:rPr>
          <w:rFonts w:asciiTheme="minorBidi" w:hAnsiTheme="minorBidi"/>
          <w:color w:val="auto"/>
          <w:sz w:val="20"/>
          <w:szCs w:val="20"/>
        </w:rPr>
        <w:t xml:space="preserve"> (Ms: </w:t>
      </w:r>
      <w:proofErr w:type="spellStart"/>
      <w:r w:rsidRPr="00176288">
        <w:rPr>
          <w:rFonts w:asciiTheme="minorBidi" w:hAnsiTheme="minorBidi"/>
          <w:color w:val="auto"/>
          <w:sz w:val="20"/>
          <w:szCs w:val="20"/>
        </w:rPr>
        <w:t>Saharan</w:t>
      </w:r>
      <w:proofErr w:type="spellEnd"/>
      <w:r w:rsidRPr="00176288">
        <w:rPr>
          <w:rFonts w:asciiTheme="minorBidi" w:hAnsiTheme="minorBidi"/>
          <w:color w:val="auto"/>
          <w:sz w:val="20"/>
          <w:szCs w:val="20"/>
        </w:rPr>
        <w:t xml:space="preserve"> Morocco -AA: Anti-Atlas- HA: High Atlas)</w:t>
      </w:r>
      <w:r w:rsidR="00156B98">
        <w:rPr>
          <w:rFonts w:asciiTheme="minorBidi" w:hAnsiTheme="minorBidi"/>
          <w:color w:val="auto"/>
          <w:sz w:val="20"/>
          <w:szCs w:val="20"/>
        </w:rPr>
        <w:t xml:space="preserve"> </w:t>
      </w:r>
      <w:r w:rsidR="00156B98">
        <w:rPr>
          <w:rFonts w:asciiTheme="minorBidi" w:hAnsiTheme="minorBidi"/>
          <w:color w:val="auto"/>
          <w:sz w:val="20"/>
          <w:szCs w:val="20"/>
        </w:rPr>
        <w:fldChar w:fldCharType="begin" w:fldLock="1"/>
      </w:r>
      <w:r w:rsidR="00156B98">
        <w:rPr>
          <w:rFonts w:asciiTheme="minorBidi" w:hAnsiTheme="minorBidi"/>
          <w:color w:val="auto"/>
          <w:sz w:val="20"/>
          <w:szCs w:val="20"/>
        </w:rPr>
        <w:instrText>ADDIN CSL_CITATION {"citationItems":[{"id":"ITEM-1","itemData":{"abstract":"Volume 2 : angiosperme (Leguminoseae Lentibulariaceae)","author":[{"dropping-particle":"","family":"Fennane","given":"M.","non-dropping-particle":"","parse-names":false,"suffix":""},{"dropping-particle":"","family":"Ibn Tattou","given":"M.","non-dropping-particle":"","parse-names":false,"suffix":""},{"dropping-particle":"","family":"Ouyahya","given":"A.","non-dropping-particle":"","parse-names":false,"suffix":""},{"dropping-particle":"","family":"Eloualidi","given":"J.","non-dropping-particle":"","parse-names":false,"suffix":""}],"id":"ITEM-1","issued":{"date-parts":[["2007"]]},"number-of-pages":"636p","publisher":"Travaux de l’institut scientifique, série botanique n° 38","publisher-place":"Rabat","title":"Flore pratique du Maroc, manuel de détermination des plantes vasculaire","type":"book"},"uris":["http://www.mendeley.com/documents/?uuid=7ab28e22-eab5-4bb6-bf1e-02c5c6532976"]}],"mendeley":{"formattedCitation":"(M. Fennane et al., 2007)","plainTextFormattedCitation":"(M. Fennane et al., 2007)"},"properties":{"noteIndex":0},"schema":"https://github.com/citation-style-language/schema/raw/master/csl-citation.json"}</w:instrText>
      </w:r>
      <w:r w:rsidR="00156B98">
        <w:rPr>
          <w:rFonts w:asciiTheme="minorBidi" w:hAnsiTheme="minorBidi"/>
          <w:color w:val="auto"/>
          <w:sz w:val="20"/>
          <w:szCs w:val="20"/>
        </w:rPr>
        <w:fldChar w:fldCharType="separate"/>
      </w:r>
      <w:r w:rsidR="00156B98" w:rsidRPr="00156B98">
        <w:rPr>
          <w:rFonts w:asciiTheme="minorBidi" w:hAnsiTheme="minorBidi"/>
          <w:i w:val="0"/>
          <w:noProof/>
          <w:color w:val="auto"/>
          <w:sz w:val="20"/>
          <w:szCs w:val="20"/>
        </w:rPr>
        <w:t>(M. Fennane et al., 2007)</w:t>
      </w:r>
      <w:r w:rsidR="00156B98">
        <w:rPr>
          <w:rFonts w:asciiTheme="minorBidi" w:hAnsiTheme="minorBidi"/>
          <w:color w:val="auto"/>
          <w:sz w:val="20"/>
          <w:szCs w:val="20"/>
        </w:rPr>
        <w:fldChar w:fldCharType="end"/>
      </w:r>
    </w:p>
    <w:p w:rsidR="001477D1" w:rsidRPr="00176288" w:rsidRDefault="001477D1" w:rsidP="001477D1">
      <w:pPr>
        <w:spacing w:line="360" w:lineRule="auto"/>
        <w:jc w:val="both"/>
        <w:rPr>
          <w:rFonts w:asciiTheme="minorBidi" w:hAnsiTheme="minorBidi" w:cstheme="minorBidi"/>
          <w:b/>
          <w:bCs/>
          <w:sz w:val="22"/>
          <w:szCs w:val="22"/>
        </w:rPr>
      </w:pPr>
      <w:r>
        <w:rPr>
          <w:rFonts w:asciiTheme="minorBidi" w:hAnsiTheme="minorBidi"/>
          <w:b/>
          <w:bCs/>
        </w:rPr>
        <w:t>3</w:t>
      </w:r>
      <w:r w:rsidRPr="00176288">
        <w:rPr>
          <w:rFonts w:asciiTheme="minorBidi" w:hAnsiTheme="minorBidi"/>
          <w:b/>
          <w:bCs/>
          <w:sz w:val="22"/>
          <w:szCs w:val="22"/>
        </w:rPr>
        <w:t xml:space="preserve">.2 </w:t>
      </w:r>
      <w:r w:rsidRPr="00176288">
        <w:rPr>
          <w:rFonts w:asciiTheme="minorBidi" w:hAnsiTheme="minorBidi" w:cstheme="minorBidi"/>
          <w:b/>
          <w:bCs/>
          <w:sz w:val="22"/>
          <w:szCs w:val="22"/>
        </w:rPr>
        <w:t>Botanical descrip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a dome-shaped subshrub (30–) 40–80 (–100) cm high with fragile branches; leaves ovate to ovate-lanceolate, 2–3 pinnatisect, lobes (1–) 2–3 mm wide, oblong to linear, usually obtuse. Peduncles 30–80 (–150) mm, unbranched, bearing compact imbricate spikes (20–) 40–90 (–150) mm; bracts rhomboid, acuminate to spinescent, 1–1.5× the calyx, green becoming light brown and scabrous with five darker nerves. Calyx 5–6 mm, glandular-hairy; upper teeth triangular, middle tooth shorter, lower pair reflexing; corolla 12–20 mm, tube dilating from 2/3, slightly curved (&lt;45°), with hooked hairs; lobes unequal (lower central c. 2 mm, lower lateral 2–3 mm, upper pair 3–4 mm), all marked with darker nectar-guide lines; flowering February–May and September–October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040-0262","author":[{"dropping-particle":"","family":"Upson","given":"Tim M","non-dropping-particle":"","parse-names":false,"suffix":""},{"dropping-particle":"","family":"Jury","given":"Stephen L","non-dropping-particle":"","parse-names":false,"suffix":""}],"container-title":"Taxon","id":"ITEM-1","issue":"2","issued":{"date-parts":[["2002"]]},"page":"309-327","publisher":"Wiley Online Library","title":"A revision of native Moroccan species of Lavandula L. section Pterostoechas Ging.(Lamiaceae)","type":"article-journal","volume":"51"},"uris":["http://www.mendeley.com/documents/?uuid=7264300b-f2db-4bff-8278-cd5882d924c7"]}],"mendeley":{"formattedCitation":"(Upson and Jury, 2002)","plainTextFormattedCitation":"(Upson and Jury, 2002)","previouslyFormattedCitation":"(Upson and Jury 200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Upson and Jury, 2002)</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 </w:t>
      </w:r>
      <w:r w:rsidRPr="00176288">
        <w:rPr>
          <w:rFonts w:asciiTheme="minorBidi" w:hAnsiTheme="minorBidi" w:cstheme="minorBidi"/>
          <w:b/>
          <w:bCs/>
        </w:rPr>
        <w:t>Phytochemical Composition</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is attributed to a rich array of secondary metabolites, found in both its essential oil and solvent extracts.</w:t>
      </w:r>
    </w:p>
    <w:p w:rsidR="001477D1" w:rsidRPr="00176288" w:rsidRDefault="001477D1" w:rsidP="001477D1">
      <w:pPr>
        <w:spacing w:line="360" w:lineRule="auto"/>
        <w:jc w:val="both"/>
        <w:rPr>
          <w:rFonts w:asciiTheme="minorBidi" w:hAnsiTheme="minorBidi" w:cstheme="minorBidi"/>
          <w:b/>
          <w:bCs/>
        </w:rPr>
      </w:pPr>
      <w:r w:rsidRPr="00176288">
        <w:rPr>
          <w:rFonts w:asciiTheme="minorBidi" w:hAnsiTheme="minorBidi"/>
          <w:b/>
          <w:bCs/>
        </w:rPr>
        <w:t xml:space="preserve">3.3.1 </w:t>
      </w:r>
      <w:r w:rsidRPr="00176288">
        <w:rPr>
          <w:rFonts w:asciiTheme="minorBidi" w:hAnsiTheme="minorBidi" w:cstheme="minorBidi"/>
          <w:b/>
          <w:bCs/>
        </w:rPr>
        <w:t>Essential Oil</w:t>
      </w:r>
      <w:r w:rsidRPr="00176288">
        <w:rPr>
          <w:rFonts w:asciiTheme="minorBidi" w:hAnsiTheme="minorBidi"/>
          <w:b/>
          <w:bCs/>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GC-MS Chemical analyses consistently reveal that the essential oil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dominated by a complex profile of bioactive monoterpenes and sesquiterpenes. Its distinctive chemical signature, characterized by major constituents such as carvacrol, 1,8-cineole, camphor, and linalool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id":"ITEM-2","itemData":{"ISSN":"0305-1978","author":[{"dropping-particle":"","family":"Hamdaoui","given":"A","non-dropping-particle":"El","parse-names":false,"suffix":""},{"dropping-particle":"","family":"Msanda","given":"F","non-dropping-particle":"","parse-names":false,"suffix":""},{"dropping-particle":"","family":"Boubaker","given":"H","non-dropping-particle":"","parse-names":false,"suffix":""},{"dropping-particle":"","family":"Leach","given":"D","non-dropping-particle":"","parse-names":false,"suffix":""},{"dropping-particle":"","family":"Bombarda","given":"I","non-dropping-particle":"","parse-names":false,"suffix":""},{"dropping-particle":"","family":"Vanloot","given":"P","non-dropping-particle":"","parse-names":false,"suffix":""},{"dropping-particle":"","family":"Aouad","given":"N","non-dropping-particle":"El","parse-names":false,"suffix":""},{"dropping-particle":"","family":"Abbad","given":"A","non-dropping-particle":"","parse-names":false,"suffix":""},{"dropping-particle":"","family":"Boudyach","given":"E H","non-dropping-particle":"","parse-names":false,"suffix":""},{"dropping-particle":"","family":"Achemchem","given":"F","non-dropping-particle":"","parse-names":false,"suffix":""}],"container-title":"Biochemical Systematics and Ecology","id":"ITEM-2","issued":{"date-parts":[["2018"]]},"page":"1-7","publisher":"Elsevier","title":"Essential oil composition, antioxidant and antibacterial activities of wild and cultivated Lavandula mairei Humbert","type":"article-journal","volume":"76"},"uris":["http://www.mendeley.com/documents/?uuid=20b1dfe9-4009-491e-bbf2-6e50a7e7b21d"]}],"mendeley":{"formattedCitation":"(El Hamdaoui et al., 2018; Ousaid et al., 2024)","plainTextFormattedCitation":"(El Hamdaoui et al., 2018; Ousaid et al., 2024)","previouslyFormattedCitation":"(Ousaid et al. 2024; A El Hamdaoui et al. 2018)"},"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El Hamdaoui et al., 2018; Ousaid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not only differentiates it from related species but also directly underpins its unique biological activitie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Sabiri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Furthermore, factors such as wild versus cultivated origin significantly influence the oil's composition, presenting a critical variable for its phytochemical standardization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et al., 2021)","plainTextFormattedCitation":"(Ghanimi et al., 2021)","previouslyFormattedCitation":"(Ghanimi, Ouhammou, and Atki 2021)"},"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Ghanimi et al.,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3.2 </w:t>
      </w:r>
      <w:r w:rsidRPr="00176288">
        <w:rPr>
          <w:rFonts w:asciiTheme="minorBidi" w:hAnsiTheme="minorBidi" w:cstheme="minorBidi"/>
          <w:b/>
          <w:bCs/>
        </w:rPr>
        <w:t>Solvent Extracts</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Ethanolic, methanolic, aqueous, and ethyl acetate extracts are rich in phenolic compounds. Quantitative analyses show significant Total Phenolic Content (TPC) and Total </w:t>
      </w:r>
      <w:proofErr w:type="spellStart"/>
      <w:r w:rsidRPr="00176288">
        <w:rPr>
          <w:rFonts w:asciiTheme="minorBidi" w:hAnsiTheme="minorBidi" w:cstheme="minorBidi"/>
        </w:rPr>
        <w:t>Flavanoid</w:t>
      </w:r>
      <w:proofErr w:type="spellEnd"/>
      <w:r w:rsidRPr="00176288">
        <w:rPr>
          <w:rFonts w:asciiTheme="minorBidi" w:hAnsiTheme="minorBidi" w:cstheme="minorBidi"/>
        </w:rPr>
        <w:t xml:space="preserve"> Content (TFC), which are directly correlated with its strong antioxidant capacity </w:t>
      </w:r>
      <w:r w:rsidRPr="00176288">
        <w:rPr>
          <w:rStyle w:val="FootnoteReference"/>
          <w:rFonts w:asciiTheme="minorBidi" w:hAnsiTheme="minorBidi" w:cstheme="minorBidi"/>
          <w:noProof/>
        </w:rPr>
        <w:fldChar w:fldCharType="begin" w:fldLock="1"/>
      </w:r>
      <w:r w:rsidR="00156B98">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et al., 2022b)","plainTextFormattedCitation":"(Ghanimi et al., 2022b)","previouslyFormattedCitation":"(Ghanimi, Ouhammou, El Atki, et al. 2022)"},"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00156B98" w:rsidRPr="00156B98">
        <w:rPr>
          <w:rFonts w:asciiTheme="minorBidi" w:hAnsiTheme="minorBidi"/>
          <w:bCs/>
          <w:noProof/>
        </w:rPr>
        <w:t>(Ghanimi et al., 2022b)</w:t>
      </w:r>
      <w:r w:rsidRPr="00176288">
        <w:rPr>
          <w:rStyle w:val="FootnoteReference"/>
          <w:rFonts w:asciiTheme="minorBidi" w:hAnsiTheme="minorBidi" w:cstheme="minorBidi"/>
          <w:noProof/>
        </w:rPr>
        <w:fldChar w:fldCharType="end"/>
      </w:r>
      <w:r w:rsidRPr="00176288">
        <w:rPr>
          <w:rFonts w:asciiTheme="minorBidi" w:hAnsiTheme="minorBidi" w:cstheme="minorBidi"/>
        </w:rPr>
        <w:t xml:space="preserve">. The extraction method (cold vs. hot) significantly impacts the yield and potency of these antioxidants, with methanolic extracts often showing superior results </w:t>
      </w:r>
      <w:r w:rsidRPr="00176288">
        <w:rPr>
          <w:rStyle w:val="FootnoteReference"/>
          <w:rFonts w:asciiTheme="minorBidi" w:hAnsiTheme="minorBidi" w:cstheme="minorBidi"/>
          <w:noProof/>
        </w:rPr>
        <w:fldChar w:fldCharType="begin" w:fldLock="1"/>
      </w:r>
      <w:r w:rsidR="00156B98">
        <w:rPr>
          <w:rFonts w:asciiTheme="minorBidi" w:hAnsiTheme="minorBidi"/>
          <w:noProof/>
        </w:rPr>
        <w:instrText>ADDIN CSL_CITATION {"citationItems":[{"id":"ITEM-1","itemData":{"ISSN":"2413-7170","author":[{"dropping-particle":"","family":"Ghanimi","given":"Ridwane","non-dropping-particle":"","parse-names":false,"suffix":""},{"dropping-particle":"","family":"Ouhammou","given":"Ahmed","non-dropping-particle":"","parse-names":false,"suffix":""},{"dropping-particle":"","family":"Atki","given":"Yassine","non-dropping-particle":"El","parse-names":false,"suffix":""},{"dropping-particle":"","family":"Bouchari","given":"Mohamed El Hassan","non-dropping-particle":"","parse-names":false,"suffix":""},{"dropping-particle":"","family":"Cherkaoui","given":"Mohamed","non-dropping-particle":"","parse-names":false,"suffix":""}],"container-title":"Ethiopian Journal of Health Sciences","id":"ITEM-1","issue":"6","issued":{"date-parts":[["2022"]]},"title":"The Antioxidant Activities of Ethanolic, Methanolic, Ethyl Acetate, and Aqueous Extracts of the Endemic Species, Lavandula mairei Humbert (A Comparative Study between Cold and Hot Extraction)","type":"article-journal","volume":"32"},"uris":["http://www.mendeley.com/documents/?uuid=d4d6ed08-e8f4-488e-a0eb-e64560016b61"]}],"mendeley":{"formattedCitation":"(Ghanimi et al., 2022b)","plainTextFormattedCitation":"(Ghanimi et al., 2022b)","previouslyFormattedCitation":"(Ghanimi, Ouhammou, El Atki, et al. 2022)"},"properties":{"noteIndex":0},"schema":"https://github.com/citation-style-language/schema/raw/master/csl-citation.json"}</w:instrText>
      </w:r>
      <w:r w:rsidRPr="00176288">
        <w:rPr>
          <w:rStyle w:val="FootnoteReference"/>
          <w:rFonts w:asciiTheme="minorBidi" w:hAnsiTheme="minorBidi" w:cstheme="minorBidi"/>
          <w:noProof/>
        </w:rPr>
        <w:fldChar w:fldCharType="separate"/>
      </w:r>
      <w:r w:rsidR="00156B98" w:rsidRPr="00156B98">
        <w:rPr>
          <w:rFonts w:asciiTheme="minorBidi" w:hAnsiTheme="minorBidi"/>
          <w:noProof/>
        </w:rPr>
        <w:t>(Ghanimi et al., 2022b)</w:t>
      </w:r>
      <w:r w:rsidRPr="00176288">
        <w:rPr>
          <w:rStyle w:val="FootnoteReference"/>
          <w:rFonts w:asciiTheme="minorBidi" w:hAnsiTheme="minorBidi" w:cstheme="minorBidi"/>
          <w:noProof/>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 </w:t>
      </w:r>
      <w:r w:rsidRPr="00176288">
        <w:rPr>
          <w:rFonts w:asciiTheme="minorBidi" w:hAnsiTheme="minorBidi" w:cstheme="minorBidi"/>
          <w:b/>
          <w:bCs/>
        </w:rPr>
        <w:t>Pharmacological Activities</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1 </w:t>
      </w:r>
      <w:r w:rsidRPr="00176288">
        <w:rPr>
          <w:rFonts w:asciiTheme="minorBidi" w:hAnsiTheme="minorBidi" w:cstheme="minorBidi"/>
          <w:b/>
          <w:bCs/>
        </w:rPr>
        <w:t>Antimicrobial and Anti-Virulence Activities</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b/>
          <w:bCs/>
          <w:i/>
          <w:iCs/>
        </w:rPr>
      </w:pPr>
      <w:r w:rsidRPr="00176288">
        <w:rPr>
          <w:rFonts w:asciiTheme="minorBidi" w:hAnsiTheme="minorBidi" w:cstheme="minorBidi"/>
        </w:rPr>
        <w:t xml:space="preserve">The most comprehensively investigated aspect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s its potent antimicrobial action, with promising efficacy against multidrug-resistant (MDR) pathogens. Its essential oil and solvent extracts exhibit broad-spectrum antibacterial activity, impacting both Gram-positive and Gram-negative bacteria. Notably, its most significant therapeutic potential lies in its potent activity against carbapenem-resistant </w:t>
      </w:r>
      <w:r w:rsidRPr="00176288">
        <w:rPr>
          <w:rFonts w:asciiTheme="minorBidi" w:hAnsiTheme="minorBidi" w:cstheme="minorBidi"/>
          <w:i/>
          <w:iCs/>
        </w:rPr>
        <w:t xml:space="preserve">Acinetobacter </w:t>
      </w:r>
      <w:proofErr w:type="spellStart"/>
      <w:r w:rsidRPr="00176288">
        <w:rPr>
          <w:rFonts w:asciiTheme="minorBidi" w:hAnsiTheme="minorBidi" w:cstheme="minorBidi"/>
          <w:i/>
          <w:iCs/>
        </w:rPr>
        <w:t>baumannii</w:t>
      </w:r>
      <w:proofErr w:type="spellEnd"/>
      <w:r w:rsidRPr="00176288">
        <w:rPr>
          <w:rFonts w:asciiTheme="minorBidi" w:hAnsiTheme="minorBidi" w:cstheme="minorBidi"/>
        </w:rPr>
        <w:t xml:space="preserve"> (CRAB)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Laktib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listed by the WHO as critical priority pathogen. This high potency is demonstrated by remarkably low Minimum Inhibitory Concentration (MIC) values, suggesting strong bactericidal effect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147-673X","author":[{"dropping-particle":"","family":"Laktib","given":"Asma","non-dropping-particle":"","parse-names":false,"suffix":""},{"dropping-particle":"","family":"Nayme","given":"Kaotar","non-dropping-particle":"","parse-names":false,"suffix":""},{"dropping-particle":"","family":"Hamdaoui","given":"Abdellah","non-dropping-particle":"El","parse-names":false,"suffix":""},{"dropping-particle":"","family":"Timinouni","given":"Mohammed","non-dropping-particle":"","parse-names":false,"suffix":""},{"dropping-particle":"","family":"Hassi","given":"Mohammed","non-dropping-particle":"","parse-names":false,"suffix":""},{"dropping-particle":"","family":"Ait Alla","given":"Aicha","non-dropping-particle":"","parse-names":false,"suffix":""},{"dropping-particle":"","family":"Msanda","given":"Fouad","non-dropping-particle":"","parse-names":false,"suffix":""},{"dropping-particle":"","family":"Bourouache","given":"Mohammed","non-dropping-particle":"","parse-names":false,"suffix":""},{"dropping-particle":"","family":"Yaagoubi","given":"Mohamed","non-dropping-particle":"El","parse-names":false,"suffix":""},{"dropping-particle":"","family":"Mimouni","given":"Rachida","non-dropping-particle":"","parse-names":false,"suffix":""}],"container-title":"Mediterranean Journal of Infection Microbes and Antimicrobials","id":"ITEM-1","issued":{"date-parts":[["2022"]]},"publisher":"Mediterranean Journal of Infection Microbes and Antimicrobials","title":"Antibacterial activity of Lavandula mairei Humbert essential oil against carbapenem-resistant Acinetobacter baumannii","type":"article-journal"},"uris":["http://www.mendeley.com/documents/?uuid=cf19a585-5f73-4ae9-9a8c-3550a4d7c547"]}],"mendeley":{"formattedCitation":"(Laktib et al., 2022)","plainTextFormattedCitation":"(Laktib et al., 2022)","previouslyFormattedCitation":"(Laktib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Laktib et al., 2022)</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direct antibacterial activity,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employs a sophisticated anti-virulence strategy. It demonstrates a remarkable capacity to disrupt pathogenic mechanisms by effectively inhibiting bacterial adhesion and eradicating pre-formed biofilm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892-7014","author":[{"dropping-particle":"","family":"Kheloui","given":"Raja","non-dropping-particle":"El","parse-names":false,"suffix":""},{"dropping-particle":"","family":"Laktib","given":"Asma","non-dropping-particle":"","parse-names":false,"suffix":""},{"dropping-particle":"","family":"Elmegdar","given":"Soufiane","non-dropping-particle":"","parse-names":false,"suffix":""},{"dropping-particle":"","family":"Fayzi","given":"Lahbib","non-dropping-particle":"","parse-names":false,"suffix":""},{"dropping-particle":"","family":"Zanane","given":"Chorouk","non-dropping-particle":"","parse-names":false,"suffix":""},{"dropping-particle":"","family":"Msanda","given":"Fouad","non-dropping-particle":"","parse-names":false,"suffix":""},{"dropping-particle":"","family":"Cherifi","given":"Khalil","non-dropping-particle":"","parse-names":false,"suffix":""},{"dropping-particle":"","family":"Latrache","given":"Hassan","non-dropping-particle":"","parse-names":false,"suffix":""},{"dropping-particle":"","family":"Mimouni","given":"Rachida","non-dropping-particle":"","parse-names":false,"suffix":""},{"dropping-particle":"","family":"Hamadi","given":"Fatima","non-dropping-particle":"","parse-names":false,"suffix":""}],"container-title":"Biofouling","id":"ITEM-1","issue":"10","issued":{"date-parts":[["2022"]]},"page":"953-964","publisher":"Taylor &amp; Francis","title":"Anti-adhesion and antibiofilm activities of Lavandula mairei humbert essential oil against Acinetobacter baumannii isolated from hospital intensive care units","type":"article-journal","volume":"38"},"uris":["http://www.mendeley.com/documents/?uuid=7078013b-92dc-40bc-ad40-ae587a253f92"]}],"mendeley":{"formattedCitation":"(El Kheloui et al., 2022)","plainTextFormattedCitation":"(El Kheloui et al., 2022)","previouslyFormattedCitation":"(El Kheloui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El Khelou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anti-biofilm activity is of critical importance, as biofilms are a primary defense mechanism of MDR pathogens, conferring resistance to antibiotics and enabling persistent infections, particularly on medical devices. The extracts' efficacy is further highlighted by its documented synergy with other medicinal plants, such as </w:t>
      </w:r>
      <w:proofErr w:type="spellStart"/>
      <w:r w:rsidRPr="00176288">
        <w:rPr>
          <w:rFonts w:asciiTheme="minorBidi" w:hAnsiTheme="minorBidi" w:cstheme="minorBidi"/>
        </w:rPr>
        <w:t>Pulicaria</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mauritanica</w:t>
      </w:r>
      <w:proofErr w:type="spellEnd"/>
      <w:r w:rsidRPr="00176288">
        <w:rPr>
          <w:rFonts w:asciiTheme="minorBidi" w:hAnsiTheme="minorBidi" w:cstheme="minorBidi"/>
        </w:rPr>
        <w:t xml:space="preserve">, enhancing its antibiofilm action against nosocomial infection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SABIRI et al. 2025)"},"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therapeutic promise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oil is amplified by its potential for synergism with conventional antibiotics. The complex synergy of its terpenoid and phenolic constituents likely facilitates a multi-target mechanism of action, which may disrupt bacterial resistance </w:t>
      </w:r>
      <w:r w:rsidRPr="00176288">
        <w:rPr>
          <w:rFonts w:asciiTheme="minorBidi" w:hAnsiTheme="minorBidi" w:cstheme="minorBidi"/>
        </w:rPr>
        <w:lastRenderedPageBreak/>
        <w:t xml:space="preserve">mechanisms and re-sensitize resistant strains to traditional therapeutics, offering a viable strategy to combat the escalating antibiotic resistance crisi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067-3264","author":[{"dropping-particle":"","family":"SABIRI","given":"Maryame","non-dropping-particle":"","parse-names":false,"suffix":""},{"dropping-particle":"","family":"RADI","given":"Fatima Zahrae","non-dropping-particle":"","parse-names":false,"suffix":""},{"dropping-particle":"","family":"KACHKOUL","given":"Rabie","non-dropping-particle":"","parse-names":false,"suffix":""},{"dropping-particle":"","family":"KARKOURI","given":"Jamila","non-dropping-particle":"EL","parse-names":false,"suffix":""},{"dropping-particle":"","family":"HAYANI","given":"Mouhcine","non-dropping-particle":"","parse-names":false,"suffix":""},{"dropping-particle":"","family":"KACHMAR","given":"Mohamed R","non-dropping-particle":"","parse-names":false,"suffix":""},{"dropping-particle":"","family":"AMECHROUQ","given":"Ali","non-dropping-particle":"","parse-names":false,"suffix":""}],"container-title":"Notulae Scientia Biologicae","id":"ITEM-1","issue":"1","issued":{"date-parts":[["2025"]]},"page":"12262","title":"Phytochemical study and evaluation of the antibacterial and anti-biofilm activities of ethanolic extracts of Lavandula mairei and Pulicaria mauritanica in the fight against nosocomial infections","type":"article-journal","volume":"17"},"uris":["http://www.mendeley.com/documents/?uuid=227f36ba-b59a-4119-8369-c9038db7cd8a"]}],"mendeley":{"formattedCitation":"(SABIRI et al., 2025)","plainTextFormattedCitation":"(SABIRI et al., 2025)","previouslyFormattedCitation":"(SABIRI et al. 2025)"},"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SABIRI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2 </w:t>
      </w:r>
      <w:r w:rsidRPr="00176288">
        <w:rPr>
          <w:rFonts w:asciiTheme="minorBidi" w:hAnsiTheme="minorBidi" w:cstheme="minorBidi"/>
          <w:b/>
          <w:bCs/>
        </w:rPr>
        <w:t>Green Synthesis of Nanoparticles</w:t>
      </w:r>
      <w:r>
        <w:rPr>
          <w:rFonts w:asciiTheme="minorBidi" w:hAnsiTheme="minorBidi"/>
          <w:b/>
          <w:bCs/>
        </w:rPr>
        <w:t> </w:t>
      </w:r>
      <w:r w:rsidRPr="00176288">
        <w:rPr>
          <w:rFonts w:asciiTheme="minorBidi" w:hAnsiTheme="minorBidi" w:cstheme="minorBidi"/>
          <w:b/>
          <w:bCs/>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A cutting-edge applic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into the field of nanotechnology, where its extracts serve as effective biological tools for the green synthesis of silver nanoparticles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El Megdar et al., 2024)","plainTextFormattedCitation":"(El Megdar et al., 2024)","previouslyFormattedCitation":"(S. El Megdar et al. 2024)"},"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In this process, phytochemicals within the extract function dually as reducing agents and capping agents (stabilizing the formed nanoparticles), providing an eco-friendly alternative to conventional chemical synthesis methods. The result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derived </w:t>
      </w:r>
      <w:proofErr w:type="spellStart"/>
      <w:r w:rsidRPr="00176288">
        <w:rPr>
          <w:rFonts w:asciiTheme="minorBidi" w:hAnsiTheme="minorBidi" w:cstheme="minorBidi"/>
        </w:rPr>
        <w:t>AgNPs</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demonstrate significantly enhanced antibacterial and antioxidant activities compared to the crude plant extract alone, a synergistic effect attributed to the combined action of the silver core and the bioactive plant-derived capping agent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343-8651","author":[{"dropping-particle":"","family":"Megdar","given":"Soufiane","non-dropping-particle":"El","parse-names":false,"suffix":""},{"dropping-particle":"","family":"Fayzi","given":"Lahbib","non-dropping-particle":"","parse-names":false,"suffix":""},{"dropping-particle":"","family":"Elkheloui","given":"Raja","non-dropping-particle":"","parse-names":false,"suffix":""},{"dropping-particle":"","family":"Laktib","given":"Asma","non-dropping-particle":"","parse-names":false,"suffix":""},{"dropping-particle":"","family":"Bourouache","given":"Mohamed","non-dropping-particle":"","parse-names":false,"suffix":""},{"dropping-particle":"","family":"Boulani","given":"Abdellah","non-dropping-particle":"El","parse-names":false,"suffix":""},{"dropping-particle":"","family":"Abou Oualid","given":"Hicham","non-dropping-particle":"","parse-names":false,"suffix":""},{"dropping-particle":"","family":"Cherifi","given":"Khalil","non-dropping-particle":"","parse-names":false,"suffix":""},{"dropping-particle":"","family":"Msanda","given":"Fouad","non-dropping-particle":"","parse-names":false,"suffix":""},{"dropping-particle":"","family":"Hassi","given":"Mohamed","non-dropping-particle":"","parse-names":false,"suffix":""}],"container-title":"Current Microbiology","id":"ITEM-1","issue":"6","issued":{"date-parts":[["2024"]]},"page":"151","publisher":"Springer","title":"Biological synthesis of silver nanoparticles from Lavandula Mairei Humbert: antibacterial and antioxidant activities","type":"article-journal","volume":"81"},"uris":["http://www.mendeley.com/documents/?uuid=0533a0db-2415-45ff-ae74-0606ec18ffb2"]}],"mendeley":{"formattedCitation":"(El Megdar et al., 2024)","plainTextFormattedCitation":"(El Megdar et al., 2024)","previouslyFormattedCitation":"(S. El Megdar et al. 2024)"},"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El Megdar et al., 2024)</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Most notably, this approach has been strategically optimized to target a major clinical challenge: combating multidrug-resistant biofilms. Research demonstrates that optimized </w:t>
      </w:r>
      <w:proofErr w:type="spellStart"/>
      <w:r w:rsidRPr="00176288">
        <w:rPr>
          <w:rFonts w:asciiTheme="minorBidi" w:hAnsiTheme="minorBidi" w:cstheme="minorBidi"/>
        </w:rPr>
        <w:t>Lm-AgNPs</w:t>
      </w:r>
      <w:proofErr w:type="spellEnd"/>
      <w:r w:rsidRPr="00176288">
        <w:rPr>
          <w:rFonts w:asciiTheme="minorBidi" w:hAnsiTheme="minorBidi" w:cstheme="minorBidi"/>
        </w:rPr>
        <w:t xml:space="preserve"> are highly effective at inhibiting the formation and eradicating pre-existing biofilms of resistant bacterial strains, showcasing a sophisticated, targeted nanotechnological strategy that amplifies the innate bioactiv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or advanced therapeutic application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927-7757","author":[{"dropping-particle":"","family":"Megdar","given":"Soufiane E L","non-dropping-particle":"","parse-names":false,"suffix":""},{"dropping-particle":"","family":"Laktib","given":"Asma","non-dropping-particle":"","parse-names":false,"suffix":""},{"dropping-particle":"","family":"Elkheloui","given":"Raja","non-dropping-particle":"","parse-names":false,"suffix":""},{"dropping-particle":"","family":"Abou Oualid","given":"Hicham","non-dropping-particle":"","parse-names":false,"suffix":""},{"dropping-particle":"","family":"Diguţă","given":"Camelia Filofteia","non-dropping-particle":"","parse-names":false,"suffix":""},{"dropping-particle":"","family":"Matei","given":"Florentina","non-dropping-particle":"","parse-names":false,"suffix":""},{"dropping-particle":"","family":"Gangloff","given":"Sophie C","non-dropping-particle":"","parse-names":false,"suffix":""},{"dropping-particle":"","family":"Reffuveille","given":"Fany","non-dropping-particle":"","parse-names":false,"suffix":""},{"dropping-particle":"","family":"Msanda","given":"Fouad","non-dropping-particle":"","parse-names":false,"suffix":""},{"dropping-particle":"","family":"Hassi","given":"Mohamed","non-dropping-particle":"","parse-names":false,"suffix":""}],"container-title":"Colloids and Surfaces A: Physicochemical and Engineering Aspects","id":"ITEM-1","issued":{"date-parts":[["2025"]]},"page":"136544","publisher":"Elsevier","title":"Optimizing Lavandula mairei-mediated silver nanoparticle synthesis for effective inhibition and eradication of multidrug-resistant bacterial biofilms","type":"article-journal","volume":"714"},"uris":["http://www.mendeley.com/documents/?uuid=52972ce1-b1ff-42c7-b187-6d01c9e5c213"]}],"mendeley":{"formattedCitation":"(Megdar et al., 2025)","plainTextFormattedCitation":"(Megdar et al., 2025)","previouslyFormattedCitation":"(S. E. L. Megdar et al. 2025)"},"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Megdar et al., 2025)</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3 </w:t>
      </w:r>
      <w:r w:rsidRPr="00176288">
        <w:rPr>
          <w:rFonts w:asciiTheme="minorBidi" w:hAnsiTheme="minorBidi" w:cstheme="minorBidi"/>
          <w:b/>
          <w:bCs/>
        </w:rPr>
        <w:t>Antioxidant Activity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The polar extracts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demonstrate considerable efficacy as natural antioxidants, a property strongly correlated with their high concentration of phenolic and flavonoid compound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author":[{"dropping-particle":"","family":"Sabiri","given":"Maryame","non-dropping-particle":"","parse-names":false,"suffix":""},{"dropping-particle":"","family":"Barbouchi","given":"Mohammed","non-dropping-particle":"","parse-names":false,"suffix":""},{"dropping-particle":"","family":"Benali","given":"Taoufiq","non-dropping-particle":"","parse-names":false,"suffix":""},{"dropping-particle":"","family":"Hamdi","given":"Z M","non-dropping-particle":"","parse-names":false,"suffix":""},{"dropping-particle":"","family":"Riff","given":"O","non-dropping-particle":"","parse-names":false,"suffix":""},{"dropping-particle":"","family":"Elhourri","given":"Mohammed","non-dropping-particle":"","parse-names":false,"suffix":""},{"dropping-particle":"","family":"Amechrouq","given":"Ali","non-dropping-particle":"","parse-names":false,"suffix":""}],"container-title":"Fresenius Environmental Bulletin","id":"ITEM-1","issue":"04","issued":{"date-parts":[["2022"]]},"page":"4336-4342","title":"Phenolic content, antioxidant and antibacterial activities of two endemic medicinal plants from morocco: Pulicaria mauritanica coss and Lavandula mairei humbert","type":"article-journal","volume":"31"},"uris":["http://www.mendeley.com/documents/?uuid=64eda9a8-432c-4305-81eb-7a0e6de95059"]}],"mendeley":{"formattedCitation":"(Sabiri et al., 2022)","plainTextFormattedCitation":"(Sabiri et al., 2022)","previouslyFormattedCitation":"(Sabiri et al. 2022)"},"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Sabiri et al., 2022)</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robust antioxidant capacity has been quantitatively validated through standardized in vitro assays, including DPPH and ABTS radical scavenging tests, which confirm significant free-neutralizing activity, and the Ferric Reducing Antioxidant Power (FRAP) assay, which indicates potent electron-donating ability. Comparative phytochemical analyses reveal that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i/>
          <w:iCs/>
        </w:rPr>
        <w:t xml:space="preserve"> </w:t>
      </w:r>
      <w:r w:rsidRPr="00176288">
        <w:rPr>
          <w:rFonts w:asciiTheme="minorBidi" w:hAnsiTheme="minorBidi" w:cstheme="minorBidi"/>
        </w:rPr>
        <w:t xml:space="preserve">frequently exhibits a superior antioxidant profile relative to other native species such as </w:t>
      </w:r>
      <w:r w:rsidRPr="00176288">
        <w:rPr>
          <w:rFonts w:asciiTheme="minorBidi" w:hAnsiTheme="minorBidi" w:cstheme="minorBidi"/>
          <w:i/>
          <w:iCs/>
        </w:rPr>
        <w:t>L. dentata</w:t>
      </w:r>
      <w:r w:rsidRPr="00176288">
        <w:rPr>
          <w:rFonts w:asciiTheme="minorBidi" w:hAnsiTheme="minorBidi" w:cstheme="minorBidi"/>
        </w:rPr>
        <w:t xml:space="preserve"> and </w:t>
      </w:r>
      <w:r w:rsidRPr="00176288">
        <w:rPr>
          <w:rFonts w:asciiTheme="minorBidi" w:hAnsiTheme="minorBidi" w:cstheme="minorBidi"/>
          <w:i/>
          <w:iCs/>
        </w:rPr>
        <w:t xml:space="preserve">L. </w:t>
      </w:r>
      <w:proofErr w:type="spellStart"/>
      <w:r w:rsidRPr="00176288">
        <w:rPr>
          <w:rFonts w:asciiTheme="minorBidi" w:hAnsiTheme="minorBidi" w:cstheme="minorBidi"/>
          <w:i/>
          <w:iCs/>
        </w:rPr>
        <w:t>stoechas</w:t>
      </w:r>
      <w:proofErr w:type="spellEnd"/>
      <w:r w:rsidRPr="00176288">
        <w:rPr>
          <w:rFonts w:asciiTheme="minorBidi" w:hAnsiTheme="minorBidi" w:cstheme="minorBidi"/>
        </w:rPr>
        <w:t xml:space="preserve">, a distinction attributed to its richer phytochemical composition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DOI":"10.9734/JPRI/2021/v33i45B32779","author":[{"dropping-particle":"","family":"Ghanimi","given":"Ridwane","non-dropping-particle":"","parse-names":false,"suffix":""},{"dropping-particle":"","family":"Ouhammou","given":"Ahmed","non-dropping-particle":"","parse-names":false,"suffix":""},{"dropping-particle":"El","family":"Atki","given":"Yassine","non-dropping-particle":"","parse-names":false,"suffix":""}],"id":"ITEM-1","issue":"Mic","issued":{"date-parts":[["2021"]]},"page":"64-71","title":"Antioxidant and Antibacterial Activities of Essential Oils from Three Moroccan Species ( Lavandula mairei Humbert , Lavandula dentata L . and , Lavandula stoechas L .)","type":"article-journal","volume":"33"},"uris":["http://www.mendeley.com/documents/?uuid=e332cac6-94e6-48c4-a3f9-0c50432abca6"]}],"mendeley":{"formattedCitation":"(Ghanimi et al., 2021)","plainTextFormattedCitation":"(Ghanimi et al., 2021)","previouslyFormattedCitation":"(Ghanimi, Ouhammou, and Atki 2021)"},"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Ghanimi et al., 2021)</w:t>
      </w:r>
      <w:r w:rsidRPr="00176288">
        <w:rPr>
          <w:rStyle w:val="FootnoteReference"/>
          <w:rFonts w:asciiTheme="minorBidi" w:hAnsiTheme="minorBidi" w:cstheme="minorBidi"/>
        </w:rPr>
        <w:fldChar w:fldCharType="end"/>
      </w:r>
      <w:r w:rsidRPr="00176288">
        <w:rPr>
          <w:rFonts w:asciiTheme="minorBidi" w:hAnsiTheme="minorBidi" w:cstheme="minorBidi"/>
        </w:rPr>
        <w:t>. These findings provide a scientific rationale for its traditional use in mitigating oxidative stress and underscore its significant potential for application as a natural preservative in the food and cosmetic industries, offering a sustainable alternative to synthetic additives.</w:t>
      </w: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4.4 </w:t>
      </w:r>
      <w:r w:rsidRPr="00176288">
        <w:rPr>
          <w:rFonts w:asciiTheme="minorBidi" w:hAnsiTheme="minorBidi" w:cstheme="minorBidi"/>
          <w:b/>
          <w:bCs/>
        </w:rPr>
        <w:t>Antidiabetic Potential</w:t>
      </w:r>
      <w:r>
        <w:rPr>
          <w:rFonts w:asciiTheme="minorBidi" w:hAnsiTheme="minorBidi"/>
          <w:b/>
          <w:bCs/>
        </w:rPr>
        <w:t>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Preliminary investigation into the essential oil has revealed promising antihypertensive and antidiabetic potential in induced type 1 and type 2 diabetic model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950-1997","author":[{"dropping-particle":"","family":"Ousaid","given":"Fatima Ez-zahra","non-dropping-particle":"","parse-names":false,"suffix":""},{"dropping-particle":"","family":"Hmimid","given":"Fouzia","non-dropping-particle":"","parse-names":false,"suffix":""},{"dropping-particle":"","family":"Abdou-Allah","given":"Fatima","non-dropping-particle":"","parse-names":false,"suffix":""},{"dropping-particle":"","family":"Ait Si","given":"Lamiaa","non-dropping-particle":"","parse-names":false,"suffix":""},{"dropping-particle":"","family":"Souidek","given":"Meryem","non-dropping-particle":"","parse-names":false,"suffix":""},{"dropping-particle":"","family":"Lahlou","given":"Fatima Azzahra","non-dropping-particle":"","parse-names":false,"suffix":""},{"dropping-particle":"","family":"Irahal","given":"Imane Nait","non-dropping-particle":"","parse-names":false,"suffix":""},{"dropping-particle":"","family":"Guenaou","given":"Ismail","non-dropping-particle":"","parse-names":false,"suffix":""},{"dropping-particle":"","family":"Hilali","given":"Chaimae","non-dropping-particle":"","parse-names":false,"suffix":""},{"dropping-particle":"","family":"Karkouri","given":"Mehdi","non-dropping-particle":"","parse-names":false,"suffix":""}],"container-title":"Pharmacological Research-Natural Products","id":"ITEM-1","issued":{"date-parts":[["2025"]]},"page":"100162","publisher":"Elsevier","title":"Acute toxicity and antidiabetic potential of moroccan Lavandula mairei essential oil in induced type 1 and type 2 diabetes","type":"article-journal","volume":"6"},"uris":["http://www.mendeley.com/documents/?uuid=750990b1-94dc-4d82-9f18-3552c167b8e7"]}],"mendeley":{"formattedCitation":"(Ousaid et al., 2025)","plainTextFormattedCitation":"(Ousaid et al., 2025)","previouslyFormattedCitation":"(Ousaid et al. 2025)"},"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Ousaid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proposed mechanisms may include ACE inhibition, antioxidant protection of pancreatic β-cells, and improvement of insulin sensitivity. In vitro and in silico studies of the essential oil </w:t>
      </w:r>
      <w:r w:rsidRPr="00176288">
        <w:rPr>
          <w:rFonts w:asciiTheme="minorBidi" w:hAnsiTheme="minorBidi" w:cstheme="minorBidi"/>
        </w:rPr>
        <w:lastRenderedPageBreak/>
        <w:t xml:space="preserve">provide a mechanistic basis for this activity, suggesting interaction with key enzymatic target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468-2276","author":[{"dropping-particle":"","family":"Ousaid","given":"Fatima Ez-zahra","non-dropping-particle":"","parse-names":false,"suffix":""},{"dropping-particle":"","family":"Guenaou","given":"Ismail","non-dropping-particle":"","parse-names":false,"suffix":""},{"dropping-particle":"","family":"Irahal","given":"Imane Nait","non-dropping-particle":"","parse-names":false,"suffix":""},{"dropping-particle":"","family":"Lahlou","given":"Fatima Azzahra","non-dropping-particle":"","parse-names":false,"suffix":""},{"dropping-particle":"","family":"Errami","given":"Ahmed","non-dropping-particle":"","parse-names":false,"suffix":""},{"dropping-particle":"","family":"Ait Si","given":"Lamiaa","non-dropping-particle":"","parse-names":false,"suffix":""},{"dropping-particle":"","family":"Abdou-Allah","given":"Fatima","non-dropping-particle":"","parse-names":false,"suffix":""},{"dropping-particle":"","family":"Ridaoui","given":"Khadija","non-dropping-particle":"","parse-names":false,"suffix":""},{"dropping-particle":"","family":"Zouheir","given":"Yassine","non-dropping-particle":"","parse-names":false,"suffix":""},{"dropping-particle":"","family":"Hmimid","given":"Fouzia","non-dropping-particle":"","parse-names":false,"suffix":""}],"container-title":"Scientific African","id":"ITEM-1","issued":{"date-parts":[["2024"]]},"page":"e02062","publisher":"Elsevier","title":"The chemical composition, in vitro, and in silico studies of Lavandula mairei essential oil","type":"article-journal","volume":"23"},"uris":["http://www.mendeley.com/documents/?uuid=d31d7b5f-758c-4087-ac6f-4262f4076675"]}],"mendeley":{"formattedCitation":"(Ousaid et al., 2024)","plainTextFormattedCitation":"(Ousaid et al., 2024)","previouslyFormattedCitation":"(Ousaid et al. 2024)"},"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Ousaid et al., 2024)</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5 </w:t>
      </w:r>
      <w:r w:rsidRPr="00176288">
        <w:rPr>
          <w:rFonts w:asciiTheme="minorBidi" w:hAnsiTheme="minorBidi" w:cstheme="minorBidi"/>
          <w:b/>
          <w:bCs/>
        </w:rPr>
        <w:t xml:space="preserve">Insecticidal and Larvicidal </w:t>
      </w:r>
      <w:proofErr w:type="gramStart"/>
      <w:r w:rsidRPr="00176288">
        <w:rPr>
          <w:rFonts w:asciiTheme="minorBidi" w:hAnsiTheme="minorBidi" w:cstheme="minorBidi"/>
          <w:b/>
          <w:bCs/>
        </w:rPr>
        <w:t>Activities</w:t>
      </w:r>
      <w:r w:rsidRPr="00176288">
        <w:rPr>
          <w:rFonts w:asciiTheme="minorBidi" w:hAnsiTheme="minorBidi" w:cstheme="minorBidi"/>
        </w:rPr>
        <w:t> :</w:t>
      </w:r>
      <w:proofErr w:type="gramEnd"/>
      <w:r w:rsidRPr="00176288">
        <w:rPr>
          <w:rFonts w:asciiTheme="minorBidi" w:hAnsiTheme="minorBidi" w:cstheme="minorBidi"/>
        </w:rPr>
        <w:t xml:space="preserve">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Beyond its biomedical applications,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ssential oil demonstrates significant potential in the field of agricultural pest management. The oil and its major phenolic monoterpenoid constituent, carvacrol, exhibit potent, multi-faceted insecticidal properties against key stored-product pests, including Sitophilus </w:t>
      </w:r>
      <w:proofErr w:type="spellStart"/>
      <w:r w:rsidRPr="00176288">
        <w:rPr>
          <w:rFonts w:asciiTheme="minorBidi" w:hAnsiTheme="minorBidi" w:cstheme="minorBidi"/>
        </w:rPr>
        <w:t>oryzae</w:t>
      </w:r>
      <w:proofErr w:type="spellEnd"/>
      <w:r w:rsidRPr="00176288">
        <w:rPr>
          <w:rFonts w:asciiTheme="minorBidi" w:hAnsiTheme="minorBidi" w:cstheme="minorBidi"/>
        </w:rPr>
        <w:t xml:space="preserve"> (rice weevil) and </w:t>
      </w:r>
      <w:proofErr w:type="spellStart"/>
      <w:r w:rsidRPr="00176288">
        <w:rPr>
          <w:rFonts w:asciiTheme="minorBidi" w:hAnsiTheme="minorBidi" w:cstheme="minorBidi"/>
        </w:rPr>
        <w:t>Tribolium</w:t>
      </w:r>
      <w:proofErr w:type="spellEnd"/>
      <w:r w:rsidRPr="00176288">
        <w:rPr>
          <w:rFonts w:asciiTheme="minorBidi" w:hAnsiTheme="minorBidi" w:cstheme="minorBidi"/>
        </w:rPr>
        <w:t xml:space="preserve"> </w:t>
      </w:r>
      <w:proofErr w:type="spellStart"/>
      <w:r w:rsidRPr="00176288">
        <w:rPr>
          <w:rFonts w:asciiTheme="minorBidi" w:hAnsiTheme="minorBidi" w:cstheme="minorBidi"/>
        </w:rPr>
        <w:t>castaneum</w:t>
      </w:r>
      <w:proofErr w:type="spellEnd"/>
      <w:r w:rsidRPr="00176288">
        <w:rPr>
          <w:rFonts w:asciiTheme="minorBidi" w:hAnsiTheme="minorBidi" w:cstheme="minorBidi"/>
        </w:rPr>
        <w:t xml:space="preserve"> (red flour beetle)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022-474X","author":[{"dropping-particle":"","family":"Ouabou","given":"Mbarek","non-dropping-particle":"","parse-names":false,"suffix":""},{"dropping-particle":"","family":"Annaz","given":"Houssam","non-dropping-particle":"","parse-names":false,"suffix":""},{"dropping-particle":"","family":"Maggi","given":"Filippo","non-dropping-particle":"","parse-names":false,"suffix":""},{"dropping-particle":"","family":"Ferrati","given":"Marta","non-dropping-particle":"","parse-names":false,"suffix":""},{"dropping-particle":"","family":"Spinozzi","given":"Eleonora","non-dropping-particle":"","parse-names":false,"suffix":""},{"dropping-particle":"","family":"Amrani","given":"Amal","non-dropping-particle":"El","parse-names":false,"suffix":""}],"container-title":"Journal of Stored Products Research","id":"ITEM-1","issued":{"date-parts":[["2024"]]},"page":"102338","publisher":"Elsevier","title":"Insecticidal, antifeedant, and repellent effect of Lavandula mairei var. antiatlantica essential oil and its major component carvacrol against Sitophilus oryzae","type":"article-journal","volume":"107"},"uris":["http://www.mendeley.com/documents/?uuid=7c4bd135-e078-4baf-b9e3-d5444aff8766"]}],"mendeley":{"formattedCitation":"(Ouabou et al., 2024)","plainTextFormattedCitation":"(Ouabou et al., 2024)","previouslyFormattedCitation":"(Ouabou et al. 2024)"},"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Ouabou et al., 2024)</w:t>
      </w:r>
      <w:r w:rsidRPr="00176288">
        <w:rPr>
          <w:rStyle w:val="FootnoteReference"/>
          <w:rFonts w:asciiTheme="minorBidi" w:hAnsiTheme="minorBidi" w:cstheme="minorBidi"/>
        </w:rPr>
        <w:fldChar w:fldCharType="end"/>
      </w:r>
      <w:r w:rsidRPr="00176288">
        <w:rPr>
          <w:rFonts w:asciiTheme="minorBidi" w:hAnsiTheme="minorBidi" w:cstheme="minorBidi"/>
        </w:rPr>
        <w:t>. Their efficacy is demonstrated through three primary modes of action: as a fumigant (toxicity via vapor), a repellent (deterring insects from approaching), and an antifeedant (inhibiting feeding behavior), thereby protecting grain stores through both direct toxicity and behavioral modification. The mechanistic basis for this neurotoxicity is elucidated through in silico studies, which indicate that the bioactive components, notably carvacrol, possess a high binding affinity for and inhibit critical insect neurological enzymes such as acetylcholinesterase (</w:t>
      </w:r>
      <w:proofErr w:type="spellStart"/>
      <w:r w:rsidRPr="00176288">
        <w:rPr>
          <w:rFonts w:asciiTheme="minorBidi" w:hAnsiTheme="minorBidi" w:cstheme="minorBidi"/>
        </w:rPr>
        <w:t>AChE</w:t>
      </w:r>
      <w:proofErr w:type="spellEnd"/>
      <w:r w:rsidRPr="00176288">
        <w:rPr>
          <w:rFonts w:asciiTheme="minorBidi" w:hAnsiTheme="minorBidi" w:cstheme="minorBidi"/>
        </w:rPr>
        <w:t xml:space="preserve">)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365-7448","author":[{"dropping-particle":"El","family":"Hamdaoui","given":"Abdellah","non-dropping-particle":"","parse-names":false,"suffix":""},{"dropping-particle":"","family":"Mechqoq","given":"Hicham","non-dropping-particle":"","parse-names":false,"suffix":""},{"dropping-particle":"","family":"Oublid","given":"Hanane","non-dropping-particle":"","parse-names":false,"suffix":""},{"dropping-particle":"","family":"Hourfane","given":"Sohaib","non-dropping-particle":"","parse-names":false,"suffix":""},{"dropping-particle":"El","family":"Yaagoubi","given":"Mohamed","non-dropping-particle":"","parse-names":false,"suffix":""},{"dropping-particle":"El","family":"Aouad","given":"Noureddine","non-dropping-particle":"","parse-names":false,"suffix":""},{"dropping-particle":"","family":"Msanda","given":"Fouad","non-dropping-particle":"","parse-names":false,"suffix":""}],"container-title":"Euro-Mediterranean Journal for Environmental Integration","id":"ITEM-1","issued":{"date-parts":[["2025"]]},"page":"1-21","publisher":"Springer","title":"Insecticidal activity of wild and cultivated Lavandula mairei Humbert essential oils against Tribolium castaneum and prediction of potential action mechanisms through molecular docking analysis","type":"article-journal"},"uris":["http://www.mendeley.com/documents/?uuid=4d7eb032-2c44-4a06-b57e-c4e534c709b7"]}],"mendeley":{"formattedCitation":"(Hamdaoui et al., 2025)","plainTextFormattedCitation":"(Hamdaoui et al., 2025)","previouslyFormattedCitation":"(Abdellah El Hamdaoui et al. 2025)"},"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bCs/>
          <w:noProof/>
        </w:rPr>
        <w:t>(Hamdaoui et al., 2025)</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is inhibition disrupts normal neurotransmission, leading to paralysis and death, and provides a rational, target-based explanation for the observed efficacy. This robust activity profile, combined with a natural and potentially reduced-risk environmental footprint, strongly supports the valoriz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as a source of eco-friendly biopesticides for integrated pest management (IPM) strategies.</w:t>
      </w:r>
    </w:p>
    <w:p w:rsidR="001477D1" w:rsidRPr="00176288" w:rsidRDefault="001477D1" w:rsidP="001477D1">
      <w:pPr>
        <w:spacing w:line="360" w:lineRule="auto"/>
        <w:jc w:val="both"/>
        <w:rPr>
          <w:rFonts w:asciiTheme="minorBidi" w:hAnsiTheme="minorBidi" w:cstheme="minorBidi"/>
        </w:rPr>
      </w:pPr>
      <w:r>
        <w:rPr>
          <w:rFonts w:asciiTheme="minorBidi" w:hAnsiTheme="minorBidi"/>
          <w:b/>
          <w:bCs/>
        </w:rPr>
        <w:t xml:space="preserve">3.6 </w:t>
      </w:r>
      <w:r w:rsidRPr="00176288">
        <w:rPr>
          <w:rFonts w:asciiTheme="minorBidi" w:hAnsiTheme="minorBidi" w:cstheme="minorBidi"/>
          <w:b/>
          <w:bCs/>
        </w:rPr>
        <w:t xml:space="preserve">Industrial </w:t>
      </w:r>
      <w:proofErr w:type="gramStart"/>
      <w:r w:rsidRPr="00176288">
        <w:rPr>
          <w:rFonts w:asciiTheme="minorBidi" w:hAnsiTheme="minorBidi" w:cstheme="minorBidi"/>
          <w:b/>
          <w:bCs/>
        </w:rPr>
        <w:t>Application</w:t>
      </w:r>
      <w:r w:rsidRPr="00176288">
        <w:rPr>
          <w:rFonts w:asciiTheme="minorBidi" w:hAnsiTheme="minorBidi" w:cstheme="minorBidi"/>
        </w:rPr>
        <w:t xml:space="preserve"> :</w:t>
      </w:r>
      <w:proofErr w:type="gramEnd"/>
      <w:r w:rsidRPr="00176288">
        <w:rPr>
          <w:rFonts w:asciiTheme="minorBidi" w:hAnsiTheme="minorBidi" w:cstheme="minorBidi"/>
          <w:b/>
          <w:bCs/>
        </w:rPr>
        <w:t xml:space="preserve"> Corrosion Inhibition</w:t>
      </w:r>
    </w:p>
    <w:p w:rsidR="001477D1"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a pioneering non-pharmacological application,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ract has been validated as a highly effective and eco-friendly green corrosion inhibitor for mild steel in aggressive acidic environments, such as those encountered in industrial cleaning and pickling processe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Berrissoul et al. 2020)"},"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The inhibition mechanism has been elucidated through a combined experimental and theoretical approach. Computational modeling studies, including molecular dynamics (MD) and density functional theory (DFT) calculations, demonstrate that organic constituents of the extract (e.g., phenolic compounds) spontaneously adsorb onto the metallic surface, forming a stable and protective film that blocks active sites and mitigates acid attack. This adsorption is typically governed by physisorption and/or chemisorption processes, creating an effective barrier against corrosion. This compelling finding transcends traditional botanical uses and opens a significant new avenue for valorizing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in sectors such as industrial maintenance, materials science, and green chemistry, offering a sustainable and biodegradable alternative to toxic synthetic corrosion inhibitors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0167-7322","author":[{"dropping-particle":"","family":"Berrissoul","given":"A","non-dropping-particle":"","parse-names":false,"suffix":""},{"dropping-particle":"","family":"Ouarhach","given":"A","non-dropping-particle":"","parse-names":false,"suffix":""},{"dropping-particle":"","family":"Benhiba","given":"F","non-dropping-particle":"","parse-names":false,"suffix":""},{"dropping-particle":"","family":"Romane","given":"A","non-dropping-particle":"","parse-names":false,"suffix":""},{"dropping-particle":"","family":"Zarrouk","given":"A","non-dropping-particle":"","parse-names":false,"suffix":""},{"dropping-particle":"","family":"Guenbour","given":"A","non-dropping-particle":"","parse-names":false,"suffix":""},{"dropping-particle":"","family":"Dikici","given":"Burak","non-dropping-particle":"","parse-names":false,"suffix":""},{"dropping-particle":"","family":"Dafali","given":"A","non-dropping-particle":"","parse-names":false,"suffix":""}],"container-title":"Journal of Molecular Liquids","id":"ITEM-1","issued":{"date-parts":[["2020"]]},"page":"113493","publisher":"Elsevier","title":"Evaluation of Lavandula mairei extract as green inhibitor for mild steel corrosion in 1 M HCl solution. Experimental and theoretical approach","type":"article-journal","volume":"313"},"uris":["http://www.mendeley.com/documents/?uuid=c88b3add-c946-4c78-b1a2-86d348fe10b8"]}],"mendeley":{"formattedCitation":"(Berrissoul et al., 2020)","plainTextFormattedCitation":"(Berrissoul et al., 2020)","previouslyFormattedCitation":"(Berrissoul et al. 2020)"},"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Berrissoul et al., 2020)</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Default="001477D1" w:rsidP="001477D1">
      <w:pPr>
        <w:spacing w:line="360" w:lineRule="auto"/>
        <w:jc w:val="both"/>
        <w:rPr>
          <w:rFonts w:asciiTheme="minorBidi" w:hAnsiTheme="minorBidi" w:cstheme="minorBidi"/>
        </w:rPr>
      </w:pPr>
    </w:p>
    <w:p w:rsidR="001477D1" w:rsidRPr="00176288" w:rsidRDefault="001477D1" w:rsidP="001477D1">
      <w:pPr>
        <w:spacing w:line="360" w:lineRule="auto"/>
        <w:jc w:val="both"/>
        <w:rPr>
          <w:rFonts w:asciiTheme="minorBidi" w:hAnsiTheme="minorBidi" w:cstheme="minorBidi"/>
        </w:rPr>
      </w:pPr>
    </w:p>
    <w:p w:rsidR="001477D1" w:rsidRPr="00176288" w:rsidRDefault="001477D1" w:rsidP="001477D1">
      <w:pPr>
        <w:spacing w:line="360" w:lineRule="auto"/>
        <w:jc w:val="both"/>
        <w:rPr>
          <w:rFonts w:asciiTheme="minorBidi" w:hAnsiTheme="minorBidi" w:cstheme="minorBidi"/>
          <w:b/>
          <w:bCs/>
        </w:rPr>
      </w:pPr>
      <w:r>
        <w:rPr>
          <w:rFonts w:asciiTheme="minorBidi" w:hAnsiTheme="minorBidi"/>
          <w:b/>
          <w:bCs/>
        </w:rPr>
        <w:t xml:space="preserve">3.7 </w:t>
      </w:r>
      <w:r w:rsidRPr="00176288">
        <w:rPr>
          <w:rFonts w:asciiTheme="minorBidi" w:hAnsiTheme="minorBidi" w:cstheme="minorBidi"/>
          <w:b/>
          <w:bCs/>
        </w:rPr>
        <w:t>Cultivation, Germination, and Conservation </w:t>
      </w:r>
    </w:p>
    <w:p w:rsidR="001477D1" w:rsidRPr="00176288" w:rsidRDefault="001477D1" w:rsidP="001477D1">
      <w:pPr>
        <w:spacing w:line="360" w:lineRule="auto"/>
        <w:jc w:val="both"/>
        <w:rPr>
          <w:rFonts w:asciiTheme="minorBidi" w:hAnsiTheme="minorBidi" w:cstheme="minorBidi"/>
        </w:rPr>
      </w:pPr>
      <w:r w:rsidRPr="00176288">
        <w:rPr>
          <w:rFonts w:asciiTheme="minorBidi" w:hAnsiTheme="minorBidi" w:cstheme="minorBidi"/>
        </w:rPr>
        <w:lastRenderedPageBreak/>
        <w:t xml:space="preserve">The successful propagation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from seed is a critical first step for its cultivation, yet it presents specific agronomic challenges. Seed germination is highly influenced by key environmental factors, including temperature fluctuations, osmotic stress (drought), and ionic stress (salinity), which can significantly reduce germination efficacy. Research indicates that these physiological dormancy barriers can be overcome through strategic pretreatments; most notably, the application of gibberellic acid (GA3) has been shown to markedly enhance germination rates by stimulating the metabolic processes required for radicle emergence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El Hamdaoui et al., 2021)","plainTextFormattedCitation":"(El Hamdaoui et al., 2021)","previouslyFormattedCitation":"(Abdellah El Hamdaoui et al. 2021)"},"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 xml:space="preserve">. A comprehensive understanding of these precise </w:t>
      </w:r>
      <w:proofErr w:type="spellStart"/>
      <w:r w:rsidRPr="00176288">
        <w:rPr>
          <w:rFonts w:asciiTheme="minorBidi" w:hAnsiTheme="minorBidi" w:cstheme="minorBidi"/>
        </w:rPr>
        <w:t>ecophysiological</w:t>
      </w:r>
      <w:proofErr w:type="spellEnd"/>
      <w:r w:rsidRPr="00176288">
        <w:rPr>
          <w:rFonts w:asciiTheme="minorBidi" w:hAnsiTheme="minorBidi" w:cstheme="minorBidi"/>
        </w:rPr>
        <w:t xml:space="preserve"> requirements is not merely agronomically interesting but is fundamental to the successful domestication and large-scale cultivation of this endemic species. The development of optimized germination protocols is therefore a vital conservation strategy, enabling the production of sufficient plant material for commercial and research purposes while alleviating the pressure of overharvesting on vulnerable wild populations, thereby ensuring its long-term ecological sustainability </w:t>
      </w:r>
      <w:r w:rsidRPr="00176288">
        <w:rPr>
          <w:rStyle w:val="FootnoteReference"/>
          <w:rFonts w:asciiTheme="minorBidi" w:hAnsiTheme="minorBidi" w:cstheme="minorBidi"/>
        </w:rPr>
        <w:fldChar w:fldCharType="begin" w:fldLock="1"/>
      </w:r>
      <w:r w:rsidR="00156B98">
        <w:rPr>
          <w:rFonts w:asciiTheme="minorBidi" w:hAnsiTheme="minorBidi"/>
        </w:rPr>
        <w:instrText>ADDIN CSL_CITATION {"citationItems":[{"id":"ITEM-1","itemData":{"ISSN":"2214-7861","author":[{"dropping-particle":"","family":"Hamdaoui","given":"Abdellah","non-dropping-particle":"El","parse-names":false,"suffix":""},{"dropping-particle":"","family":"Mechqoq","given":"Hicham","non-dropping-particle":"","parse-names":false,"suffix":""},{"dropping-particle":"","family":"Yaagoubi","given":"Mohamed","non-dropping-particle":"El","parse-names":false,"suffix":""},{"dropping-particle":"","family":"Bouglad","given":"Asmaa","non-dropping-particle":"","parse-names":false,"suffix":""},{"dropping-particle":"","family":"Hallouti","given":"Ayoub","non-dropping-particle":"","parse-names":false,"suffix":""},{"dropping-particle":"","family":"Mousadik","given":"Abdelhamid","non-dropping-particle":"El","parse-names":false,"suffix":""},{"dropping-particle":"","family":"Aouad","given":"Noureddine","non-dropping-particle":"El","parse-names":false,"suffix":""},{"dropping-particle":"Ben","family":"Aoumar","given":"Abdellah Ait","non-dropping-particle":"","parse-names":false,"suffix":""},{"dropping-particle":"","family":"Msanda","given":"Fouad","non-dropping-particle":"","parse-names":false,"suffix":""}],"container-title":"Journal of Applied Research on Medicinal and Aromatic Plants","id":"ITEM-1","issued":{"date-parts":[["2021"]]},"page":"100314","publisher":"Elsevier","title":"Effect of pretreatment, temperature, gibberellin (GA3), salt and water stress on germination of Lavandula mairei Humbert","type":"article-journal","volume":"24"},"uris":["http://www.mendeley.com/documents/?uuid=8c938f8f-cfc1-482f-9ac2-62082da3830a"]}],"mendeley":{"formattedCitation":"(El Hamdaoui et al., 2021)","plainTextFormattedCitation":"(El Hamdaoui et al., 2021)","previouslyFormattedCitation":"(Abdellah El Hamdaoui et al. 2021)"},"properties":{"noteIndex":0},"schema":"https://github.com/citation-style-language/schema/raw/master/csl-citation.json"}</w:instrText>
      </w:r>
      <w:r w:rsidRPr="00176288">
        <w:rPr>
          <w:rStyle w:val="FootnoteReference"/>
          <w:rFonts w:asciiTheme="minorBidi" w:hAnsiTheme="minorBidi" w:cstheme="minorBidi"/>
        </w:rPr>
        <w:fldChar w:fldCharType="separate"/>
      </w:r>
      <w:r w:rsidR="00156B98" w:rsidRPr="00156B98">
        <w:rPr>
          <w:rFonts w:asciiTheme="minorBidi" w:hAnsiTheme="minorBidi"/>
          <w:noProof/>
        </w:rPr>
        <w:t>(El Hamdaoui et al., 2021)</w:t>
      </w:r>
      <w:r w:rsidRPr="00176288">
        <w:rPr>
          <w:rStyle w:val="FootnoteReference"/>
          <w:rFonts w:asciiTheme="minorBidi" w:hAnsiTheme="minorBidi" w:cstheme="minorBidi"/>
        </w:rPr>
        <w:fldChar w:fldCharType="end"/>
      </w:r>
      <w:r w:rsidRPr="00176288">
        <w:rPr>
          <w:rFonts w:asciiTheme="minorBidi" w:hAnsiTheme="minorBidi" w:cstheme="minorBidi"/>
        </w:rPr>
        <w:t>.</w:t>
      </w:r>
    </w:p>
    <w:p w:rsidR="001477D1" w:rsidRPr="00294EC8" w:rsidRDefault="001477D1" w:rsidP="001477D1">
      <w:pPr>
        <w:pStyle w:val="ListParagraph"/>
        <w:numPr>
          <w:ilvl w:val="0"/>
          <w:numId w:val="31"/>
        </w:numPr>
        <w:spacing w:line="360" w:lineRule="auto"/>
        <w:jc w:val="both"/>
        <w:rPr>
          <w:rFonts w:asciiTheme="minorBidi" w:hAnsiTheme="minorBidi"/>
          <w:b/>
          <w:bCs/>
        </w:rPr>
      </w:pPr>
      <w:r w:rsidRPr="00294EC8">
        <w:rPr>
          <w:rFonts w:asciiTheme="minorBidi" w:hAnsiTheme="minorBidi"/>
          <w:b/>
          <w:bCs/>
        </w:rPr>
        <w:t>CONCLUSION AND FUTURE PERSPECTIVES </w:t>
      </w:r>
    </w:p>
    <w:p w:rsidR="001477D1" w:rsidRDefault="001477D1" w:rsidP="001477D1">
      <w:pPr>
        <w:spacing w:line="360" w:lineRule="auto"/>
        <w:jc w:val="both"/>
        <w:rPr>
          <w:rFonts w:asciiTheme="minorBidi" w:hAnsiTheme="minorBidi" w:cstheme="minorBidi"/>
        </w:rPr>
      </w:pPr>
      <w:r w:rsidRPr="00176288">
        <w:rPr>
          <w:rFonts w:asciiTheme="minorBidi" w:hAnsiTheme="minorBidi" w:cstheme="minorBidi"/>
        </w:rPr>
        <w:t xml:space="preserve">In conclusion, the collective body of research on </w:t>
      </w:r>
      <w:r w:rsidRPr="00176288">
        <w:rPr>
          <w:rFonts w:asciiTheme="minorBidi" w:hAnsiTheme="minorBidi" w:cstheme="minorBidi"/>
          <w:i/>
          <w:iCs/>
        </w:rPr>
        <w:t xml:space="preserve">Lavandula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Humbert reveals a remarkably versatile and endemic species with significant multidisciplinary potential. The empirical data robustly validate its traditional ethnobotanical uses, demonstrating potent antibacterial, antioxidant, and antidiabetic activities. Its most compelling and promising application lies in addressing a critical modern healthcare challenge: combating multidrug-resistant, biofilm-forming pathogens such as carbapenem-resistant </w:t>
      </w:r>
      <w:r w:rsidRPr="00176288">
        <w:rPr>
          <w:rFonts w:asciiTheme="minorBidi" w:hAnsiTheme="minorBidi" w:cstheme="minorBidi"/>
          <w:i/>
          <w:iCs/>
        </w:rPr>
        <w:t xml:space="preserve">Acinetobacter </w:t>
      </w:r>
      <w:proofErr w:type="spellStart"/>
      <w:r w:rsidRPr="00176288">
        <w:rPr>
          <w:rFonts w:asciiTheme="minorBidi" w:hAnsiTheme="minorBidi" w:cstheme="minorBidi"/>
          <w:i/>
          <w:iCs/>
        </w:rPr>
        <w:t>baumannii</w:t>
      </w:r>
      <w:proofErr w:type="spellEnd"/>
      <w:r w:rsidRPr="00176288">
        <w:rPr>
          <w:rFonts w:asciiTheme="minorBidi" w:hAnsiTheme="minorBidi" w:cstheme="minorBidi"/>
        </w:rPr>
        <w:t xml:space="preserve"> (CRAB), against which it exhibits sophisticated anti-virulence strategies. Furthermore, the utility of </w:t>
      </w:r>
      <w:r w:rsidRPr="00176288">
        <w:rPr>
          <w:rFonts w:asciiTheme="minorBidi" w:hAnsiTheme="minorBidi" w:cstheme="minorBidi"/>
          <w:i/>
          <w:iCs/>
        </w:rPr>
        <w:t xml:space="preserve">L. </w:t>
      </w:r>
      <w:proofErr w:type="spellStart"/>
      <w:r w:rsidRPr="00176288">
        <w:rPr>
          <w:rFonts w:asciiTheme="minorBidi" w:hAnsiTheme="minorBidi" w:cstheme="minorBidi"/>
          <w:i/>
          <w:iCs/>
        </w:rPr>
        <w:t>mairei</w:t>
      </w:r>
      <w:proofErr w:type="spellEnd"/>
      <w:r w:rsidRPr="00176288">
        <w:rPr>
          <w:rFonts w:asciiTheme="minorBidi" w:hAnsiTheme="minorBidi" w:cstheme="minorBidi"/>
        </w:rPr>
        <w:t xml:space="preserve"> extends far beyond the pharmacological sphere. Its successful deployment in the green synthesis of silver nanoparticles for enhanced antimicrobial therapy and its efficacy as a sustainable, plant-based corrosion inhibitor exemplify innovative applications in nanotechnology and industrial chemistry, respectively. This breadth of utility, spanning from advanced medicine to green technology, underscores the plant's exceptional value and positions it as a prime candidate for further research and development aimed at sustainable exploitation.</w:t>
      </w:r>
    </w:p>
    <w:p w:rsidR="006379B3" w:rsidRDefault="006379B3" w:rsidP="001477D1">
      <w:pPr>
        <w:spacing w:line="360" w:lineRule="auto"/>
        <w:jc w:val="both"/>
        <w:rPr>
          <w:rFonts w:asciiTheme="minorBidi" w:hAnsiTheme="minorBidi" w:cstheme="minorBidi"/>
        </w:rPr>
      </w:pPr>
    </w:p>
    <w:p w:rsidR="00245F62" w:rsidRDefault="00245F62" w:rsidP="00245F62">
      <w:pPr>
        <w:rPr>
          <w:rFonts w:asciiTheme="minorHAnsi" w:hAnsiTheme="minorHAnsi"/>
        </w:rPr>
      </w:pPr>
      <w:r>
        <w:t>Disclaimer (Artificial intelligence)</w:t>
      </w:r>
    </w:p>
    <w:p w:rsidR="00245F62" w:rsidRDefault="00245F62" w:rsidP="00245F62">
      <w:r>
        <w:t xml:space="preserve">Option 1: </w:t>
      </w:r>
    </w:p>
    <w:p w:rsidR="00245F62" w:rsidRDefault="00245F62" w:rsidP="00245F62">
      <w:r>
        <w:t>Author(s) hereby declare that NO generative AI technologies such as Large Language Models (</w:t>
      </w:r>
      <w:proofErr w:type="spellStart"/>
      <w:r>
        <w:t>ChatGPT</w:t>
      </w:r>
      <w:proofErr w:type="spellEnd"/>
      <w:r>
        <w:t xml:space="preserve">, COPILOT, etc.) and text-to-image generators have been used during the writing or editing of this manuscript. </w:t>
      </w:r>
    </w:p>
    <w:p w:rsidR="00245F62" w:rsidRDefault="00245F62" w:rsidP="00245F62">
      <w:r>
        <w:t xml:space="preserve">Option 2: </w:t>
      </w:r>
    </w:p>
    <w:p w:rsidR="00245F62" w:rsidRDefault="00245F62" w:rsidP="00245F62">
      <w:r>
        <w:t xml:space="preserve">Author(s) hereby declare that generative AI technologies such as Large Language Models, etc. have been used during the writing or editing of manuscripts. This explanation will include </w:t>
      </w:r>
      <w:r>
        <w:lastRenderedPageBreak/>
        <w:t>the name, version, model, and source of the generative AI technology and as well as all input prompts provided to the generative AI technology</w:t>
      </w:r>
    </w:p>
    <w:p w:rsidR="00245F62" w:rsidRDefault="00245F62" w:rsidP="00245F62">
      <w:r>
        <w:t>Details of the AI usage are given below:</w:t>
      </w:r>
    </w:p>
    <w:p w:rsidR="00245F62" w:rsidRDefault="00245F62" w:rsidP="00245F62">
      <w:r>
        <w:t>1.</w:t>
      </w:r>
    </w:p>
    <w:p w:rsidR="00245F62" w:rsidRDefault="00245F62" w:rsidP="00245F62">
      <w:r>
        <w:t>2.</w:t>
      </w:r>
    </w:p>
    <w:p w:rsidR="00245F62" w:rsidRDefault="00245F62" w:rsidP="00245F62">
      <w:r>
        <w:t>3.</w:t>
      </w:r>
    </w:p>
    <w:p w:rsidR="00245F62" w:rsidRDefault="00245F62" w:rsidP="00245F62"/>
    <w:p w:rsidR="00245F62" w:rsidRDefault="00245F62" w:rsidP="00245F62"/>
    <w:p w:rsidR="006379B3" w:rsidRDefault="006379B3" w:rsidP="001477D1">
      <w:pPr>
        <w:spacing w:line="360" w:lineRule="auto"/>
        <w:jc w:val="both"/>
        <w:rPr>
          <w:rFonts w:asciiTheme="minorBidi" w:hAnsiTheme="minorBidi" w:cstheme="minorBidi"/>
        </w:rPr>
      </w:pPr>
    </w:p>
    <w:p w:rsidR="006379B3" w:rsidRDefault="006379B3" w:rsidP="001477D1">
      <w:pPr>
        <w:spacing w:line="360" w:lineRule="auto"/>
        <w:jc w:val="both"/>
        <w:rPr>
          <w:rFonts w:asciiTheme="minorBidi" w:hAnsiTheme="minorBidi" w:cstheme="minorBidi"/>
        </w:rPr>
      </w:pPr>
    </w:p>
    <w:p w:rsidR="006379B3" w:rsidRDefault="006379B3" w:rsidP="001477D1">
      <w:pPr>
        <w:spacing w:line="360" w:lineRule="auto"/>
        <w:jc w:val="both"/>
        <w:rPr>
          <w:rFonts w:asciiTheme="minorBidi" w:hAnsiTheme="minorBidi" w:cstheme="minorBidi"/>
        </w:rPr>
      </w:pPr>
    </w:p>
    <w:p w:rsidR="006379B3" w:rsidRDefault="006379B3" w:rsidP="001477D1">
      <w:pPr>
        <w:spacing w:line="360" w:lineRule="auto"/>
        <w:jc w:val="both"/>
        <w:rPr>
          <w:rFonts w:asciiTheme="minorBidi" w:hAnsiTheme="minorBidi" w:cstheme="minorBidi"/>
        </w:rPr>
      </w:pPr>
    </w:p>
    <w:p w:rsidR="001477D1" w:rsidRPr="00176288" w:rsidRDefault="001477D1" w:rsidP="001477D1">
      <w:pPr>
        <w:rPr>
          <w:rFonts w:asciiTheme="minorBidi" w:hAnsiTheme="minorBidi" w:cstheme="minorBidi"/>
        </w:rPr>
      </w:pPr>
      <w:r w:rsidRPr="00176288">
        <w:rPr>
          <w:rFonts w:asciiTheme="minorBidi" w:hAnsiTheme="minorBidi" w:cstheme="minorBidi"/>
        </w:rPr>
        <w:br w:type="page"/>
      </w:r>
    </w:p>
    <w:p w:rsidR="001477D1" w:rsidRPr="00176288" w:rsidRDefault="001477D1" w:rsidP="001477D1">
      <w:pPr>
        <w:spacing w:line="360" w:lineRule="auto"/>
        <w:jc w:val="both"/>
        <w:rPr>
          <w:rFonts w:asciiTheme="minorBidi" w:hAnsiTheme="minorBidi" w:cstheme="minorBidi"/>
        </w:rPr>
      </w:pPr>
      <w:r w:rsidRPr="00294EC8">
        <w:rPr>
          <w:rFonts w:asciiTheme="minorBidi" w:hAnsiTheme="minorBidi"/>
          <w:b/>
          <w:bCs/>
          <w:sz w:val="22"/>
          <w:szCs w:val="22"/>
        </w:rPr>
        <w:lastRenderedPageBreak/>
        <w:t>REFERENCES</w:t>
      </w:r>
      <w:r w:rsidRPr="00176288">
        <w:rPr>
          <w:rFonts w:asciiTheme="minorBidi" w:hAnsiTheme="minorBidi" w:cstheme="minorBidi"/>
        </w:rPr>
        <w:t>:</w:t>
      </w:r>
    </w:p>
    <w:p w:rsidR="00156B98" w:rsidRPr="00156B98" w:rsidRDefault="001477D1" w:rsidP="00156B98">
      <w:pPr>
        <w:widowControl w:val="0"/>
        <w:autoSpaceDE w:val="0"/>
        <w:autoSpaceDN w:val="0"/>
        <w:adjustRightInd w:val="0"/>
        <w:ind w:left="480" w:hanging="480"/>
        <w:rPr>
          <w:rFonts w:ascii="Arial" w:hAnsi="Arial" w:cs="Arial"/>
          <w:noProof/>
          <w:szCs w:val="24"/>
        </w:rPr>
      </w:pPr>
      <w:r w:rsidRPr="00176288">
        <w:rPr>
          <w:rFonts w:asciiTheme="minorBidi" w:hAnsiTheme="minorBidi" w:cstheme="minorBidi"/>
        </w:rPr>
        <w:fldChar w:fldCharType="begin" w:fldLock="1"/>
      </w:r>
      <w:r w:rsidRPr="00176288">
        <w:rPr>
          <w:rFonts w:asciiTheme="minorBidi" w:hAnsiTheme="minorBidi" w:cstheme="minorBidi"/>
        </w:rPr>
        <w:instrText xml:space="preserve">ADDIN Mendeley Bibliography CSL_BIBLIOGRAPHY </w:instrText>
      </w:r>
      <w:r w:rsidRPr="00176288">
        <w:rPr>
          <w:rFonts w:asciiTheme="minorBidi" w:hAnsiTheme="minorBidi" w:cstheme="minorBidi"/>
        </w:rPr>
        <w:fldChar w:fldCharType="separate"/>
      </w:r>
      <w:r w:rsidR="00156B98" w:rsidRPr="00156B98">
        <w:rPr>
          <w:rFonts w:ascii="Arial" w:hAnsi="Arial" w:cs="Arial"/>
          <w:noProof/>
          <w:szCs w:val="24"/>
        </w:rPr>
        <w:t>Berrissoul, A., Ouarhach, A., Benhiba, F., Romane, A., Zarrouk, A., Guenbour, A., Dikici, B., Dafali, A., 2020. Evaluation of Lavandula mairei extract as green inhibitor for mild steel corrosion in 1 M HCl solution. Experimental and theoretical approach. J. Mol. Liq. 313, 113493.</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El Hamdaoui, A., Mechqoq, H., El Yaagoubi, M., Bouglad, A., Hallouti, A., El Mousadik, A., El Aouad, N., Aoumar, A.A. Ben, Msanda, F., 2021. Effect of pretreatment, temperature, gibberellin (GA3), salt and water stress on germination of Lavandula mairei Humbert. J. Appl. Res. Med. Aromat. Plants 24, 100314.</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El Hamdaoui, A., Msanda, F., Boubaker, H., Leach, D., Bombarda, I., Vanloot, P., El Aouad, N., Abbad, A., Boudyach, E.H., Achemchem, F., 2018. Essential oil composition, antioxidant and antibacterial activities of wild and cultivated Lavandula mairei Humbert. Biochem. Syst. Ecol. 76, 1–7.</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El Kheloui, R., Laktib, A., Elmegdar, S., Fayzi, L., Zanane, C., Msanda, F., Cherifi, K., Latrache, H., Mimouni, R., Hamadi, F., 2022. Anti-adhesion and antibiofilm activities of Lavandula mairei humbert essential oil against Acinetobacter baumannii isolated from hospital intensive care units. Biofouling 38, 953–964.</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El Megdar, S., Fayzi, L., Elkheloui, R., Laktib, A., Bourouache, M., El Boulani, A., Abou Oualid, H., Cherifi, K., Msanda, F., Hassi, M., 2024. Biological synthesis of silver nanoparticles from Lavandula Mairei Humbert: antibacterial and antioxidant activities. Curr. Microbiol. 81, 151.</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Fennane, M, Ibn Tattou, J., Ouyahya, A., El Oualidi, J., 2007. Flore pratique du Maroc, Vol. II. Trav. Inst. Sci. Rabat.</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Fennane, M., Ibn Tattou, M., Ouyahya, A., Eloualidi, J., 2007. Flore pratique du Maroc, manuel de détermination des plantes vasculaire. Travaux de l’institut scientifique, série botanique n° 38, Rabat.</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Ghanimi, R., Ouhammou, A., Ahouach, A., Cherkaoui, M., 2022a. Ethnobotanical study on wild edible plants traditionally used by Messiwa people, Morocco. J. Ethnobiol. Ethnomed. 18, 1–12.</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Ghanimi, R., Ouhammou, A., Atki, Y. El, 2021. Antioxidant and Antibacterial Activities of Essential Oils from Three Moroccan Species ( Lavandula mairei Humbert , Lavandula dentata L . and , Lavandula stoechas L .) 33, 64–71. https://doi.org/10.9734/JPRI/2021/v33i45B32779</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Ghanimi, R., Ouhammou, A., El Atki, Y., Bouchari, M.E.H., Cherkaoui, M., 2022b. The Antioxidant Activities of Ethanolic, Methanolic, Ethyl Acetate, and Aqueous Extracts of the Endemic Species, Lavandula mairei Humbert (A Comparative Study between Cold and Hot Extraction). Ethiop. J. Health Sci. 32.</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Hamdaoui, A. El, Mechqoq, H., Oublid, H., Hourfane, S., Yaagoubi, M. El, Aouad, N. El, Msanda, F., 2025. Insecticidal activity of wild and cultivated Lavandula mairei Humbert essential oils against Tribolium castaneum and prediction of potential action mechanisms through molecular docking analysis. Euro-Mediterranean J. Environ. Integr. 1–21.</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Laktib, A., Nayme, K., El Hamdaoui, A., Timinouni, M., Hassi, M., Ait Alla, A., Msanda, F., Bourouache, M., El Yaagoubi, M., Mimouni, R., 2022. Antibacterial activity of Lavandula mairei Humbert essential oil against carbapenem-resistant Acinetobacter baumannii. Mediterr. J. Infect. Microbes Antimicrob.</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Megdar, S.E.L., Laktib, A., Elkheloui, R., Abou Oualid, H., Diguţă, C.F., Matei, F., Gangloff, S.C., Reffuveille, F., Msanda, F., Hassi, M., 2025. Optimizing Lavandula mairei-mediated silver nanoparticle synthesis for effective inhibition and eradication of multidrug-resistant bacterial biofilms. Colloids Surfaces A Physicochem. Eng. Asp. 714, 136544.</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 xml:space="preserve">Ouabou, M., Annaz, H., Maggi, F., Ferrati, M., Spinozzi, E., El Amrani, A., 2024. Insecticidal, antifeedant, and repellent effect of Lavandula mairei var. antiatlantica essential oil and </w:t>
      </w:r>
      <w:r w:rsidRPr="00156B98">
        <w:rPr>
          <w:rFonts w:ascii="Arial" w:hAnsi="Arial" w:cs="Arial"/>
          <w:noProof/>
          <w:szCs w:val="24"/>
        </w:rPr>
        <w:lastRenderedPageBreak/>
        <w:t>its major component carvacrol against Sitophilus oryzae. J. Stored Prod. Res. 107, 102338.</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Ousaid, F.E., Guenaou, I., Irahal, I.N., Lahlou, F.A., Errami, A., Ait Si, L., Abdou-Allah, F., Ridaoui, K., Zouheir, Y., Hmimid, F., 2024. The chemical composition, in vitro, and in silico studies of Lavandula mairei essential oil. Sci. African 23, e02062.</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Ousaid, F.E., Hmimid, F., Abdou-Allah, F., Ait Si, L., Souidek, M., Lahlou, F.A., Irahal, I.N., Guenaou, I., Hilali, C., Karkouri, M., 2025. Acute toxicity and antidiabetic potential of moroccan Lavandula mairei essential oil in induced type 1 and type 2 diabetes. Pharmacol. Res. Prod. 6, 100162.</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Sabiri, M., Barbouchi, M., Benali, T., Hamdi, Z.M., Riff, O., Elhourri, M., Amechrouq, A., 2022. Phenolic content, antioxidant and antibacterial activities of two endemic medicinal plants from morocco: Pulicaria mauritanica coss and Lavandula mairei humbert. Fresenius Environ. Bull. 31, 4336–4342.</w:t>
      </w:r>
    </w:p>
    <w:p w:rsidR="00156B98" w:rsidRPr="00156B98" w:rsidRDefault="00156B98" w:rsidP="00156B98">
      <w:pPr>
        <w:widowControl w:val="0"/>
        <w:autoSpaceDE w:val="0"/>
        <w:autoSpaceDN w:val="0"/>
        <w:adjustRightInd w:val="0"/>
        <w:ind w:left="480" w:hanging="480"/>
        <w:rPr>
          <w:rFonts w:ascii="Arial" w:hAnsi="Arial" w:cs="Arial"/>
          <w:noProof/>
          <w:szCs w:val="24"/>
        </w:rPr>
      </w:pPr>
      <w:r w:rsidRPr="00156B98">
        <w:rPr>
          <w:rFonts w:ascii="Arial" w:hAnsi="Arial" w:cs="Arial"/>
          <w:noProof/>
          <w:szCs w:val="24"/>
        </w:rPr>
        <w:t>SABIRI, M., RADI, F.Z., KACHKOUL, R., EL KARKOURI, J., HAYANI, M., KACHMAR, M.R., AMECHROUQ, A., 2025. Phytochemical study and evaluation of the antibacterial and anti-biofilm activities of ethanolic extracts of Lavandula mairei and Pulicaria mauritanica in the fight against nosocomial infections. Not. Sci. Biol. 17, 12262.</w:t>
      </w:r>
    </w:p>
    <w:p w:rsidR="00156B98" w:rsidRPr="00156B98" w:rsidRDefault="00156B98" w:rsidP="00156B98">
      <w:pPr>
        <w:widowControl w:val="0"/>
        <w:autoSpaceDE w:val="0"/>
        <w:autoSpaceDN w:val="0"/>
        <w:adjustRightInd w:val="0"/>
        <w:ind w:left="480" w:hanging="480"/>
        <w:rPr>
          <w:rFonts w:ascii="Arial" w:hAnsi="Arial" w:cs="Arial"/>
          <w:noProof/>
        </w:rPr>
      </w:pPr>
      <w:r w:rsidRPr="00156B98">
        <w:rPr>
          <w:rFonts w:ascii="Arial" w:hAnsi="Arial" w:cs="Arial"/>
          <w:noProof/>
          <w:szCs w:val="24"/>
        </w:rPr>
        <w:t>Upson, T.M., Jury, S.L., 2002. A revision of native Moroccan species of Lavandula L. section Pterostoechas Ging.(Lamiaceae). Taxon 51, 309–327.</w:t>
      </w:r>
    </w:p>
    <w:p w:rsidR="001477D1" w:rsidRPr="00176288" w:rsidRDefault="001477D1" w:rsidP="001477D1">
      <w:pPr>
        <w:jc w:val="both"/>
        <w:rPr>
          <w:rFonts w:asciiTheme="minorBidi" w:hAnsiTheme="minorBidi" w:cstheme="minorBidi"/>
        </w:rPr>
      </w:pPr>
      <w:r w:rsidRPr="00176288">
        <w:rPr>
          <w:rFonts w:asciiTheme="minorBidi" w:hAnsiTheme="minorBidi" w:cstheme="minorBidi"/>
        </w:rPr>
        <w:fldChar w:fldCharType="end"/>
      </w:r>
    </w:p>
    <w:p w:rsidR="00790ADA" w:rsidRPr="00FB3A86" w:rsidRDefault="00790ADA" w:rsidP="00441B6F">
      <w:pPr>
        <w:pStyle w:val="AbstHead"/>
        <w:spacing w:after="0"/>
        <w:jc w:val="both"/>
        <w:rPr>
          <w:rFonts w:ascii="Arial" w:hAnsi="Arial" w:cs="Arial"/>
        </w:rPr>
      </w:pPr>
    </w:p>
    <w:sectPr w:rsidR="00790ADA" w:rsidRPr="00FB3A86" w:rsidSect="00531B0A">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06EC" w:rsidRDefault="00BD06EC" w:rsidP="00C37E61">
      <w:r>
        <w:separator/>
      </w:r>
    </w:p>
  </w:endnote>
  <w:endnote w:type="continuationSeparator" w:id="0">
    <w:p w:rsidR="00BD06EC" w:rsidRDefault="00BD06EC"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048A" w:rsidRDefault="009E048A">
    <w:pPr>
      <w:pStyle w:val="Footer"/>
      <w:rPr>
        <w:rFonts w:ascii="Arial" w:hAnsi="Arial" w:cs="Arial"/>
        <w:sz w:val="16"/>
      </w:rPr>
    </w:pPr>
  </w:p>
  <w:p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rsidR="009E048A" w:rsidRDefault="009E048A">
    <w:pPr>
      <w:pStyle w:val="Footer"/>
      <w:rPr>
        <w:rFonts w:ascii="Arial" w:hAnsi="Arial" w:cs="Arial"/>
        <w:sz w:val="16"/>
      </w:rPr>
    </w:pPr>
  </w:p>
  <w:p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06EC" w:rsidRDefault="00BD06EC" w:rsidP="00C37E61">
      <w:r>
        <w:separator/>
      </w:r>
    </w:p>
  </w:footnote>
  <w:footnote w:type="continuationSeparator" w:id="0">
    <w:p w:rsidR="00BD06EC" w:rsidRDefault="00BD06EC"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BD06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2"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7F1A" w:rsidRDefault="00BD06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3"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529" w:rsidRPr="00296529" w:rsidRDefault="00BD06EC" w:rsidP="00296529">
    <w:pPr>
      <w:ind w:left="2160"/>
      <w:jc w:val="center"/>
      <w:rPr>
        <w:rFonts w:ascii="Times New Roman" w:eastAsia="Calibri" w:hAnsi="Times New Roman"/>
        <w:i/>
        <w:sz w:val="18"/>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7373531"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rsidR="00296529" w:rsidRDefault="00754C9A">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4FC61BB5"/>
    <w:multiLevelType w:val="hybridMultilevel"/>
    <w:tmpl w:val="5ABE9A8A"/>
    <w:lvl w:ilvl="0" w:tplc="CAB64CB0">
      <w:start w:val="1"/>
      <w:numFmt w:val="decimal"/>
      <w:lvlText w:val="%1."/>
      <w:lvlJc w:val="left"/>
      <w:pPr>
        <w:ind w:left="360" w:hanging="360"/>
      </w:pPr>
      <w:rPr>
        <w:rFonts w:hint="default"/>
        <w:b/>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6"/>
  </w:num>
  <w:num w:numId="10">
    <w:abstractNumId w:val="2"/>
  </w:num>
  <w:num w:numId="11">
    <w:abstractNumId w:val="19"/>
  </w:num>
  <w:num w:numId="12">
    <w:abstractNumId w:val="3"/>
  </w:num>
  <w:num w:numId="13">
    <w:abstractNumId w:val="18"/>
  </w:num>
  <w:num w:numId="14">
    <w:abstractNumId w:val="8"/>
  </w:num>
  <w:num w:numId="15">
    <w:abstractNumId w:val="22"/>
  </w:num>
  <w:num w:numId="16">
    <w:abstractNumId w:val="5"/>
  </w:num>
  <w:num w:numId="17">
    <w:abstractNumId w:val="23"/>
  </w:num>
  <w:num w:numId="18">
    <w:abstractNumId w:val="14"/>
  </w:num>
  <w:num w:numId="19">
    <w:abstractNumId w:val="29"/>
  </w:num>
  <w:num w:numId="20">
    <w:abstractNumId w:val="11"/>
  </w:num>
  <w:num w:numId="21">
    <w:abstractNumId w:val="9"/>
  </w:num>
  <w:num w:numId="22">
    <w:abstractNumId w:val="13"/>
  </w:num>
  <w:num w:numId="23">
    <w:abstractNumId w:val="20"/>
  </w:num>
  <w:num w:numId="24">
    <w:abstractNumId w:val="27"/>
  </w:num>
  <w:num w:numId="25">
    <w:abstractNumId w:val="4"/>
  </w:num>
  <w:num w:numId="26">
    <w:abstractNumId w:val="17"/>
  </w:num>
  <w:num w:numId="27">
    <w:abstractNumId w:val="21"/>
  </w:num>
  <w:num w:numId="28">
    <w:abstractNumId w:val="28"/>
  </w:num>
  <w:num w:numId="29">
    <w:abstractNumId w:val="25"/>
  </w:num>
  <w:num w:numId="30">
    <w:abstractNumId w:val="1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7C2E"/>
    <w:rsid w:val="00030174"/>
    <w:rsid w:val="0004579C"/>
    <w:rsid w:val="000935C3"/>
    <w:rsid w:val="000A47FA"/>
    <w:rsid w:val="000A65D3"/>
    <w:rsid w:val="000B1E33"/>
    <w:rsid w:val="000D689F"/>
    <w:rsid w:val="000E7B7B"/>
    <w:rsid w:val="000E7D62"/>
    <w:rsid w:val="00103357"/>
    <w:rsid w:val="00123C9F"/>
    <w:rsid w:val="00126190"/>
    <w:rsid w:val="00130F17"/>
    <w:rsid w:val="001320BF"/>
    <w:rsid w:val="001477D1"/>
    <w:rsid w:val="00156B98"/>
    <w:rsid w:val="00163BC4"/>
    <w:rsid w:val="00191062"/>
    <w:rsid w:val="00192B72"/>
    <w:rsid w:val="001A29D8"/>
    <w:rsid w:val="001A5CAA"/>
    <w:rsid w:val="001B0427"/>
    <w:rsid w:val="001C3D3B"/>
    <w:rsid w:val="001D3A51"/>
    <w:rsid w:val="001E10D2"/>
    <w:rsid w:val="001E25B4"/>
    <w:rsid w:val="001E44FE"/>
    <w:rsid w:val="00200595"/>
    <w:rsid w:val="00204835"/>
    <w:rsid w:val="00231920"/>
    <w:rsid w:val="0023195C"/>
    <w:rsid w:val="0024282C"/>
    <w:rsid w:val="00245F62"/>
    <w:rsid w:val="002460DC"/>
    <w:rsid w:val="00250985"/>
    <w:rsid w:val="002556F6"/>
    <w:rsid w:val="00283105"/>
    <w:rsid w:val="00284C4C"/>
    <w:rsid w:val="00287E68"/>
    <w:rsid w:val="00296529"/>
    <w:rsid w:val="002B27FB"/>
    <w:rsid w:val="002B685A"/>
    <w:rsid w:val="002C57D2"/>
    <w:rsid w:val="002E0D56"/>
    <w:rsid w:val="00315186"/>
    <w:rsid w:val="00331781"/>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30E85"/>
    <w:rsid w:val="00440F43"/>
    <w:rsid w:val="00441B6F"/>
    <w:rsid w:val="00446221"/>
    <w:rsid w:val="00450E62"/>
    <w:rsid w:val="004539DB"/>
    <w:rsid w:val="00471A80"/>
    <w:rsid w:val="004D305E"/>
    <w:rsid w:val="004D4277"/>
    <w:rsid w:val="00502516"/>
    <w:rsid w:val="00505F06"/>
    <w:rsid w:val="00506828"/>
    <w:rsid w:val="005208B0"/>
    <w:rsid w:val="0053056E"/>
    <w:rsid w:val="00531B0A"/>
    <w:rsid w:val="00554FDA"/>
    <w:rsid w:val="005C784C"/>
    <w:rsid w:val="005D17F6"/>
    <w:rsid w:val="005E5539"/>
    <w:rsid w:val="006019ED"/>
    <w:rsid w:val="00601BE9"/>
    <w:rsid w:val="00602BF5"/>
    <w:rsid w:val="00617FDD"/>
    <w:rsid w:val="00633614"/>
    <w:rsid w:val="00633F68"/>
    <w:rsid w:val="00636EB2"/>
    <w:rsid w:val="006375B8"/>
    <w:rsid w:val="006379B3"/>
    <w:rsid w:val="00645D75"/>
    <w:rsid w:val="0066510A"/>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749E"/>
    <w:rsid w:val="00790ADA"/>
    <w:rsid w:val="007D2288"/>
    <w:rsid w:val="007E088F"/>
    <w:rsid w:val="007F7B32"/>
    <w:rsid w:val="00804BC2"/>
    <w:rsid w:val="0081431A"/>
    <w:rsid w:val="00817209"/>
    <w:rsid w:val="0083216F"/>
    <w:rsid w:val="00860000"/>
    <w:rsid w:val="00863BD3"/>
    <w:rsid w:val="008641ED"/>
    <w:rsid w:val="00866D66"/>
    <w:rsid w:val="008671C6"/>
    <w:rsid w:val="00875803"/>
    <w:rsid w:val="008B459E"/>
    <w:rsid w:val="008E13AE"/>
    <w:rsid w:val="008E1506"/>
    <w:rsid w:val="008E710C"/>
    <w:rsid w:val="008F69D6"/>
    <w:rsid w:val="00902823"/>
    <w:rsid w:val="009158A1"/>
    <w:rsid w:val="00915CA6"/>
    <w:rsid w:val="00927834"/>
    <w:rsid w:val="009500A6"/>
    <w:rsid w:val="00957C18"/>
    <w:rsid w:val="009659BA"/>
    <w:rsid w:val="00983040"/>
    <w:rsid w:val="009848BA"/>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54B8"/>
    <w:rsid w:val="00AB703F"/>
    <w:rsid w:val="00AC6BB8"/>
    <w:rsid w:val="00AE008F"/>
    <w:rsid w:val="00B01FCD"/>
    <w:rsid w:val="00B1776C"/>
    <w:rsid w:val="00B52583"/>
    <w:rsid w:val="00B52896"/>
    <w:rsid w:val="00B95236"/>
    <w:rsid w:val="00B96BD9"/>
    <w:rsid w:val="00BA1B01"/>
    <w:rsid w:val="00BA2641"/>
    <w:rsid w:val="00BB37AA"/>
    <w:rsid w:val="00BC53A0"/>
    <w:rsid w:val="00BD06EC"/>
    <w:rsid w:val="00BE62AD"/>
    <w:rsid w:val="00BF121F"/>
    <w:rsid w:val="00BF1F80"/>
    <w:rsid w:val="00C166EF"/>
    <w:rsid w:val="00C17EB0"/>
    <w:rsid w:val="00C27F5F"/>
    <w:rsid w:val="00C30A0F"/>
    <w:rsid w:val="00C37E61"/>
    <w:rsid w:val="00C70F1B"/>
    <w:rsid w:val="00C71A47"/>
    <w:rsid w:val="00C7464C"/>
    <w:rsid w:val="00C85588"/>
    <w:rsid w:val="00CD6755"/>
    <w:rsid w:val="00CD6856"/>
    <w:rsid w:val="00CE0089"/>
    <w:rsid w:val="00CE793C"/>
    <w:rsid w:val="00CF193C"/>
    <w:rsid w:val="00D173F1"/>
    <w:rsid w:val="00D74CB0"/>
    <w:rsid w:val="00D8295D"/>
    <w:rsid w:val="00DA2131"/>
    <w:rsid w:val="00DC2A65"/>
    <w:rsid w:val="00DE15F0"/>
    <w:rsid w:val="00DE5663"/>
    <w:rsid w:val="00DE78AA"/>
    <w:rsid w:val="00DF3AC0"/>
    <w:rsid w:val="00E053D0"/>
    <w:rsid w:val="00E15994"/>
    <w:rsid w:val="00E3114E"/>
    <w:rsid w:val="00E31A70"/>
    <w:rsid w:val="00E35B02"/>
    <w:rsid w:val="00E66496"/>
    <w:rsid w:val="00E66B35"/>
    <w:rsid w:val="00E66E10"/>
    <w:rsid w:val="00E769F6"/>
    <w:rsid w:val="00E8407C"/>
    <w:rsid w:val="00E84F3C"/>
    <w:rsid w:val="00E97F1A"/>
    <w:rsid w:val="00EA012C"/>
    <w:rsid w:val="00EC6A55"/>
    <w:rsid w:val="00ED0288"/>
    <w:rsid w:val="00EE52CB"/>
    <w:rsid w:val="00EF581D"/>
    <w:rsid w:val="00EF7FD8"/>
    <w:rsid w:val="00F06F59"/>
    <w:rsid w:val="00F17988"/>
    <w:rsid w:val="00F20FBF"/>
    <w:rsid w:val="00F469F0"/>
    <w:rsid w:val="00F53273"/>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Caption">
    <w:name w:val="caption"/>
    <w:basedOn w:val="Normal"/>
    <w:next w:val="Normal"/>
    <w:uiPriority w:val="35"/>
    <w:unhideWhenUsed/>
    <w:qFormat/>
    <w:rsid w:val="001477D1"/>
    <w:pPr>
      <w:spacing w:after="200"/>
    </w:pPr>
    <w:rPr>
      <w:rFonts w:asciiTheme="minorHAnsi" w:eastAsiaTheme="minorHAnsi" w:hAnsiTheme="minorHAnsi" w:cstheme="minorBidi"/>
      <w:i/>
      <w:iCs/>
      <w:color w:val="1F497D" w:themeColor="text2"/>
      <w:sz w:val="18"/>
      <w:szCs w:val="18"/>
      <w:lang w:val="fr-FR"/>
    </w:rPr>
  </w:style>
  <w:style w:type="paragraph" w:styleId="ListParagraph">
    <w:name w:val="List Paragraph"/>
    <w:basedOn w:val="Normal"/>
    <w:uiPriority w:val="34"/>
    <w:qFormat/>
    <w:rsid w:val="001477D1"/>
    <w:pPr>
      <w:spacing w:after="160" w:line="259" w:lineRule="auto"/>
      <w:ind w:left="720"/>
      <w:contextualSpacing/>
    </w:pPr>
    <w:rPr>
      <w:rFonts w:asciiTheme="minorHAnsi" w:eastAsiaTheme="minorHAnsi" w:hAnsiTheme="minorHAnsi" w:cstheme="minorBidi"/>
      <w:sz w:val="22"/>
      <w:szCs w:val="22"/>
      <w:lang w:val="fr-FR"/>
    </w:rPr>
  </w:style>
  <w:style w:type="character" w:styleId="FootnoteReference">
    <w:name w:val="footnote reference"/>
    <w:basedOn w:val="DefaultParagraphFont"/>
    <w:uiPriority w:val="99"/>
    <w:semiHidden/>
    <w:unhideWhenUsed/>
    <w:rsid w:val="001477D1"/>
    <w:rPr>
      <w:vertAlign w:val="superscript"/>
    </w:rPr>
  </w:style>
  <w:style w:type="character" w:customStyle="1" w:styleId="UnresolvedMention2">
    <w:name w:val="Unresolved Mention2"/>
    <w:basedOn w:val="DefaultParagraphFont"/>
    <w:uiPriority w:val="99"/>
    <w:semiHidden/>
    <w:unhideWhenUsed/>
    <w:rsid w:val="009158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18432281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BF5B8-47D2-4718-BEF2-40981E0C2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0</Pages>
  <Words>10462</Words>
  <Characters>59638</Characters>
  <Application>Microsoft Office Word</Application>
  <DocSecurity>0</DocSecurity>
  <Lines>496</Lines>
  <Paragraphs>1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69961</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186</cp:lastModifiedBy>
  <cp:revision>3</cp:revision>
  <cp:lastPrinted>1999-07-06T11:00:00Z</cp:lastPrinted>
  <dcterms:created xsi:type="dcterms:W3CDTF">2025-10-04T17:51:00Z</dcterms:created>
  <dcterms:modified xsi:type="dcterms:W3CDTF">2025-10-06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649553-a9f9-3601-a41f-f66dd99bc6a6</vt:lpwstr>
  </property>
  <property fmtid="{D5CDD505-2E9C-101B-9397-08002B2CF9AE}" pid="4" name="Mendeley Citation Style_1">
    <vt:lpwstr>http://www.zotero.org/styles/journal-of-ethnopharmacology</vt:lpwstr>
  </property>
  <property fmtid="{D5CDD505-2E9C-101B-9397-08002B2CF9AE}" pid="5" name="Mendeley Recent Style Id 0_1">
    <vt:lpwstr>http://www.zotero.org/styles/annual-review-of-nuclear-and-particle-science</vt:lpwstr>
  </property>
  <property fmtid="{D5CDD505-2E9C-101B-9397-08002B2CF9AE}" pid="6" name="Mendeley Recent Style Name 0_1">
    <vt:lpwstr>Annual Review of Nuclear and Particle Science</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acc-cardiovascular-imaging</vt:lpwstr>
  </property>
  <property fmtid="{D5CDD505-2E9C-101B-9397-08002B2CF9AE}" pid="14" name="Mendeley Recent Style Name 4_1">
    <vt:lpwstr>JACC: Cardiovascular Imaging</vt:lpwstr>
  </property>
  <property fmtid="{D5CDD505-2E9C-101B-9397-08002B2CF9AE}" pid="15" name="Mendeley Recent Style Id 5_1">
    <vt:lpwstr>http://www.zotero.org/styles/jacc-cardiovascular-interventions</vt:lpwstr>
  </property>
  <property fmtid="{D5CDD505-2E9C-101B-9397-08002B2CF9AE}" pid="16" name="Mendeley Recent Style Name 5_1">
    <vt:lpwstr>JACC: Cardiovascular Interventions</vt:lpwstr>
  </property>
  <property fmtid="{D5CDD505-2E9C-101B-9397-08002B2CF9AE}" pid="17" name="Mendeley Recent Style Id 6_1">
    <vt:lpwstr>http://www.zotero.org/styles/journal-of-ethnopharmacology</vt:lpwstr>
  </property>
  <property fmtid="{D5CDD505-2E9C-101B-9397-08002B2CF9AE}" pid="18" name="Mendeley Recent Style Name 6_1">
    <vt:lpwstr>Journal of Ethnopharma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